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672AE7" w14:textId="3A69D38F" w:rsidR="0025734A" w:rsidRPr="00F46F56" w:rsidRDefault="00F46F56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ind w:left="-540"/>
        <w:rPr>
          <w:rFonts w:ascii="Times New Roman" w:eastAsia="Arial" w:hAnsi="Times New Roman" w:cs="Times New Roman"/>
          <w:b/>
          <w:color w:val="000000"/>
        </w:rPr>
      </w:pPr>
      <w:r w:rsidRPr="00BD7E02">
        <w:rPr>
          <w:rFonts w:ascii="Times New Roman" w:eastAsia="Arial" w:hAnsi="Times New Roman" w:cs="Times New Roman"/>
          <w:b/>
          <w:color w:val="000000"/>
        </w:rPr>
        <w:t>Suppl</w:t>
      </w:r>
      <w:r w:rsidR="00900A28">
        <w:rPr>
          <w:rFonts w:ascii="Times New Roman" w:eastAsia="Arial" w:hAnsi="Times New Roman" w:cs="Times New Roman"/>
          <w:b/>
          <w:color w:val="000000"/>
        </w:rPr>
        <w:t>emental</w:t>
      </w:r>
      <w:r w:rsidRPr="00BD7E02">
        <w:rPr>
          <w:rFonts w:ascii="Times New Roman" w:eastAsia="Arial" w:hAnsi="Times New Roman" w:cs="Times New Roman"/>
          <w:b/>
          <w:color w:val="000000"/>
        </w:rPr>
        <w:t xml:space="preserve"> </w:t>
      </w:r>
      <w:r w:rsidR="005A4EE5">
        <w:rPr>
          <w:rFonts w:ascii="Times New Roman" w:eastAsia="Arial" w:hAnsi="Times New Roman" w:cs="Times New Roman"/>
          <w:b/>
          <w:color w:val="000000"/>
        </w:rPr>
        <w:t>Table 43</w:t>
      </w:r>
      <w:r w:rsidR="00BD7E02" w:rsidRPr="00BD7E02">
        <w:rPr>
          <w:rFonts w:ascii="Times New Roman" w:eastAsia="Arial" w:hAnsi="Times New Roman" w:cs="Times New Roman"/>
          <w:b/>
          <w:color w:val="000000"/>
        </w:rPr>
        <w:t>.</w:t>
      </w:r>
      <w:r w:rsidR="002D0CAD" w:rsidRPr="00BD7E02">
        <w:rPr>
          <w:rFonts w:ascii="Times New Roman" w:eastAsia="Arial" w:hAnsi="Times New Roman" w:cs="Times New Roman"/>
          <w:b/>
          <w:color w:val="000000"/>
        </w:rPr>
        <w:t xml:space="preserve"> Pre</w:t>
      </w:r>
      <w:r w:rsidR="002D0CAD">
        <w:rPr>
          <w:rFonts w:ascii="Times New Roman" w:eastAsia="Arial" w:hAnsi="Times New Roman" w:cs="Times New Roman"/>
          <w:b/>
          <w:color w:val="000000"/>
        </w:rPr>
        <w:t xml:space="preserve">-morbid </w:t>
      </w:r>
      <w:r w:rsidR="002D0CAD" w:rsidRPr="002D0CAD">
        <w:rPr>
          <w:rFonts w:ascii="Times New Roman" w:eastAsia="Arial" w:hAnsi="Times New Roman" w:cs="Times New Roman"/>
          <w:b/>
          <w:color w:val="000000"/>
        </w:rPr>
        <w:t>risk factors affecting sleep in ICU patients.</w:t>
      </w:r>
    </w:p>
    <w:tbl>
      <w:tblPr>
        <w:tblW w:w="13960" w:type="dxa"/>
        <w:tblInd w:w="-5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350"/>
        <w:gridCol w:w="1800"/>
        <w:gridCol w:w="3420"/>
        <w:gridCol w:w="2340"/>
        <w:gridCol w:w="4050"/>
      </w:tblGrid>
      <w:tr w:rsidR="00F46F56" w:rsidRPr="00F46F56" w14:paraId="35060DC6" w14:textId="77777777" w:rsidTr="00F46F56">
        <w:trPr>
          <w:trHeight w:val="312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E5C021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5220" w:type="dxa"/>
            <w:gridSpan w:val="2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086E27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Associated with sleep disruption</w:t>
            </w:r>
          </w:p>
        </w:tc>
        <w:tc>
          <w:tcPr>
            <w:tcW w:w="6390" w:type="dxa"/>
            <w:gridSpan w:val="2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76C8E7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o association with sleep disruption</w:t>
            </w:r>
          </w:p>
        </w:tc>
      </w:tr>
      <w:tr w:rsidR="00F46F56" w:rsidRPr="00F46F56" w14:paraId="078F9D20" w14:textId="77777777" w:rsidTr="00F46F56">
        <w:trPr>
          <w:trHeight w:val="10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4B4630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Risk Factor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D07070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Objective sleep measures</w:t>
            </w: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639B9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ubjective sleep measures</w:t>
            </w: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916186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Objective sleep measures</w:t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571A0F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ubjective sleep measures</w:t>
            </w:r>
          </w:p>
        </w:tc>
      </w:tr>
      <w:tr w:rsidR="00F46F56" w:rsidRPr="00F46F56" w14:paraId="764C46C0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8B88DA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ex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0DDDD3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03BE31" w14:textId="30DD8BC0" w:rsidR="00F46F56" w:rsidRPr="00F46F56" w:rsidRDefault="00F46F56" w:rsidP="00A5699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N 100 (multivariate analysis) (under age 60, female sleep worse than males, over age 60, females rate sleep better than males)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5699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A45623" w14:textId="3E471DFD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14:paraId="13894B9E" w14:textId="06EC267A" w:rsidR="00F46F56" w:rsidRPr="00F46F56" w:rsidRDefault="00F46F56" w:rsidP="00A5699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9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5699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26AA24" w14:textId="49565990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iggins N 20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iggins&lt;/Author&gt;&lt;Year&gt;1998&lt;/Year&gt;&lt;RecNum&gt;2066&lt;/RecNum&gt;&lt;DisplayText&gt;[3]&lt;/DisplayText&gt;&lt;record&gt;&lt;rec-number&gt;2066&lt;/rec-number&gt;&lt;foreign-keys&gt;&lt;key app="EN" db-id="v9razzrwmtv29zeet5tvadzm9d5dffdd0s55" timestamp="1507232821"&gt;2066&lt;/key&gt;&lt;/foreign-keys&gt;&lt;ref-type name="Journal Article"&gt;17&lt;/ref-type&gt;&lt;contributors&gt;&lt;authors&gt;&lt;author&gt;Higgins, P. A.&lt;/author&gt;&lt;/authors&gt;&lt;/contributors&gt;&lt;auth-address&gt;Frances Payne Bolton School of Nursing, Case Western Reserve University, Cleveland 44106-4904, USA.&lt;/auth-address&gt;&lt;titles&gt;&lt;title&gt;Patient perception of fatigue while undergoing long-term mechanical ventilation: incidence and associated factors&lt;/title&gt;&lt;secondary-title&gt;Heart Lung&lt;/secondary-title&gt;&lt;/titles&gt;&lt;periodical&gt;&lt;full-title&gt;Heart Lung&lt;/full-title&gt;&lt;/periodical&gt;&lt;pages&gt;177-183&lt;/pages&gt;&lt;volume&gt;27&lt;/volume&gt;&lt;number&gt;3&lt;/number&gt;&lt;dates&gt;&lt;year&gt;1998&lt;/year&gt;&lt;pub-dates&gt;&lt;date&gt;1998/5&lt;/date&gt;&lt;/pub-dates&gt;&lt;/dates&gt;&lt;publisher&gt;Elsevier&lt;/publisher&gt;&lt;isbn&gt;0147-9563&lt;/isbn&gt;&lt;urls&gt;&lt;related-urls&gt;&lt;url&gt;https://www.ncbi.nlm.nih.gov/pubmed/9622404&lt;/url&gt;&lt;url&gt;https://linkinghub.elsevier.com/retrieve/pii/S0147-9563(98)90005-X&lt;/url&gt;&lt;url&gt;http://www.sciencedirect.com/science/article/pii/S014795639890005X&lt;/url&gt;&lt;/related-urls&gt;&lt;/urls&gt;&lt;/record&gt;&lt;/Cite&gt;&lt;/EndNote&gt;</w:instrTex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5699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]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759F455" w14:textId="495C67B4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5699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14:paraId="20FF1EC6" w14:textId="0E00FD64" w:rsidR="00F46F56" w:rsidRPr="00F46F56" w:rsidRDefault="00F46F56" w:rsidP="0006202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5699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A5699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09301392" w14:textId="77777777" w:rsidTr="00F46F56">
        <w:trPr>
          <w:trHeight w:val="138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433620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Older age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804591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F97A49" w14:textId="2061182F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iggins, N 20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iggins&lt;/Author&gt;&lt;Year&gt;1998&lt;/Year&gt;&lt;RecNum&gt;2066&lt;/RecNum&gt;&lt;DisplayText&gt;[3]&lt;/DisplayText&gt;&lt;record&gt;&lt;rec-number&gt;2066&lt;/rec-number&gt;&lt;foreign-keys&gt;&lt;key app="EN" db-id="v9razzrwmtv29zeet5tvadzm9d5dffdd0s55" timestamp="1507232821"&gt;2066&lt;/key&gt;&lt;/foreign-keys&gt;&lt;ref-type name="Journal Article"&gt;17&lt;/ref-type&gt;&lt;contributors&gt;&lt;authors&gt;&lt;author&gt;Higgins, P. A.&lt;/author&gt;&lt;/authors&gt;&lt;/contributors&gt;&lt;auth-address&gt;Frances Payne Bolton School of Nursing, Case Western Reserve University, Cleveland 44106-4904, USA.&lt;/auth-address&gt;&lt;titles&gt;&lt;title&gt;Patient perception of fatigue while undergoing long-term mechanical ventilation: incidence and associated factors&lt;/title&gt;&lt;secondary-title&gt;Heart Lung&lt;/secondary-title&gt;&lt;/titles&gt;&lt;periodical&gt;&lt;full-title&gt;Heart Lung&lt;/full-title&gt;&lt;/periodical&gt;&lt;pages&gt;177-183&lt;/pages&gt;&lt;volume&gt;27&lt;/volume&gt;&lt;number&gt;3&lt;/number&gt;&lt;dates&gt;&lt;year&gt;1998&lt;/year&gt;&lt;pub-dates&gt;&lt;date&gt;1998/5&lt;/date&gt;&lt;/pub-dates&gt;&lt;/dates&gt;&lt;publisher&gt;Elsevier&lt;/publisher&gt;&lt;isbn&gt;0147-9563&lt;/isbn&gt;&lt;urls&gt;&lt;related-urls&gt;&lt;url&gt;https://www.ncbi.nlm.nih.gov/pubmed/9622404&lt;/url&gt;&lt;url&gt;https://linkinghub.elsevier.com/retrieve/pii/S0147-9563(98)90005-X&lt;/url&gt;&lt;url&gt;http://www.sciencedirect.com/science/article/pii/S014795639890005X&lt;/url&gt;&lt;/related-urls&gt;&lt;/urls&gt;&lt;/record&gt;&lt;/Cite&gt;&lt;/EndNote&gt;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CD4F53E" w14:textId="47E97CD8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Bihari N 100 -age and sex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interaction (multivariate analysis)</w:t>
            </w:r>
          </w:p>
          <w:p w14:paraId="10D14A9B" w14:textId="6367460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ngelmann N 66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mdlbG1hbm48L0F1dGhvcj48WWVhcj4yMDE0PC9ZZWFy
PjxSZWNOdW0+MjEyMzwvUmVjTnVtPjxEaXNwbGF5VGV4dD5bNl08L0Rpc3BsYXlUZXh0PjxyZWNv
cmQ+PHJlYy1udW1iZXI+MjEyMzwvcmVjLW51bWJlcj48Zm9yZWlnbi1rZXlzPjxrZXkgYXBwPSJF
TiIgZGItaWQ9InY5cmF6enJ3bXR2Mjl6ZWV0NXR2YWR6bTlkNWRmZmRkMHM1NSIgdGltZXN0YW1w
PSIxNTA3MjMyODI1Ij4yMTIzPC9rZXk+PC9mb3JlaWduLWtleXM+PHJlZi10eXBlIG5hbWU9Ikpv
dXJuYWwgQXJ0aWNsZSI+MTc8L3JlZi10eXBlPjxjb250cmlidXRvcnM+PGF1dGhvcnM+PGF1dGhv
cj5FbmdlbG1hbm4sIENvcm5lbGl1czwvYXV0aG9yPjxhdXRob3I+V2FsbGVuYm9ybiwgSmFuPC9h
dXRob3I+PGF1dGhvcj5PbHRob2ZmLCBEZXJrPC9hdXRob3I+PGF1dGhvcj5LYWlzZXJzLCBVZG8g
WC48L2F1dGhvcj48YXV0aG9yPlLDvGZmZXJ0LCBIZW5yaWs8L2F1dGhvcj48L2F1dGhvcnM+PC9j
b250cmlidXRvcnM+PGF1dGgtYWRkcmVzcz5EZXBhcnRtZW50IG9mIEdhc3Ryb2VudGVyb2xvZ3ks
IFJoZXVtYXRvbG9neSBhbmQgSGVwYXRvbG9neSwgVW5pdmVyc2l0eSBIb3NwaXRhbCBMZWlwemln
IExpZWJpZ3N0cmFzc2UgMjAsIDA0MTAzIExlaXB6aWcsIEdlcm1hbnkuIERlcGFydG1lbnQgb2Yg
QW5hZXN0aGVzaW9sb2d5IGFuZCBJbnRlbnNpdmUgQ2FyZSBNZWRpY2luZSwgSGVsaW9zIEtsaW5p
a3VtIEF1ZSwgR2FydGVuc3RyYcOfZSA2LCAwODI4MCBBdWUsIEdlcm1hbnkuIERlcGFydG1lbnQg
b2YgQW5hZXN0aGVzaW9sb2d5IGFuZCBJbnRlbnNpdmUgQ2FyZSBNZWRpY2luZSwgVW5pdmVyc2l0
eSBIb3NwaXRhbCBMZWlwemlnIExpZWJpZ3N0cmFzc2UgMjAsIDA0MTAzIExlaXB6aWcsIEdlcm1h
bnkuIERlcGFydG1lbnQgb2YgQW5hZXN0aGVzaW9sb2d5IGFuZCBJbnRlbnNpdmUgQ2FyZSBNZWRp
Y2luZSwgVW5pdmVyc2l0eSBIb3NwaXRhbCBMZWlwemlnIExpZWJpZ3N0cmFzc2UgMjAsIDA0MTAz
IExlaXB6aWcsIEdlcm1hbnkuIERlcGFydG1lbnQgb2YgQW5hZXN0aGVzaW9sb2d5LCBJbnRlbnNp
dmUgQ2FyZSBNZWRpY2luZSwgUGFpbiBUaGVyYXB5IGFuZCBQYWxsaWF0aXZlIENhcmUsIEhlbGlv
cyBLbGluaWt1bSBCb3JuYSwgUnVkb2xmLVZpcmNob3ctU3RyYcOfZSAyLCAwNDU1MiBCb3JuYSwg
R2VybWFueS48L2F1dGgtYWRkcmVzcz48dGl0bGVzPjx0aXRsZT5Qcm9wb2ZvbCB2ZXJzdXMgZmx1
bml0cmF6ZXBhbSBmb3IgaW5kdWNpbmcgYW5kIG1haW50YWluaW5nIHNsZWVwIGluIHBvc3RvcGVy
YXRpdmUgSUNVIHBhdGllbnRzPC90aXRsZT48c2Vjb25kYXJ5LXRpdGxlPkluZGlhbiBKLiBDcml0
LiBDYXJlIE1lZC48L3NlY29uZGFyeS10aXRsZT48L3RpdGxlcz48cGVyaW9kaWNhbD48ZnVsbC10
aXRsZT5JbmRpYW4gSi4gQ3JpdC4gQ2FyZSBNZWQuPC9mdWxsLXRpdGxlPjwvcGVyaW9kaWNhbD48
cGFnZXM+MjEyLTIxOTwvcGFnZXM+PHZvbHVtZT4xODwvdm9sdW1lPjxudW1iZXI+NDwvbnVtYmVy
PjxrZXl3b3Jkcz48a2V5d29yZD5CaXNwZWN0cmFsIGluZGV4PC9rZXl3b3JkPjxrZXl3b3JkPmlu
dGVuc2l2ZSBjYXJlIHVuaXQ8L2tleXdvcmQ+PGtleXdvcmQ+cHJvcG9mb2w8L2tleXdvcmQ+PGtl
eXdvcmQ+c2xlZXA8L2tleXdvcmQ+PC9rZXl3b3Jkcz48ZGF0ZXM+PHllYXI+MjAxNDwveWVhcj48
cHViLWRhdGVzPjxkYXRlPjIwMTQvNDwvZGF0ZT48L3B1Yi1kYXRlcz48L2RhdGVzPjxpc2JuPjA5
NzItNTIyOTwvaXNibj48dXJscz48cmVsYXRlZC11cmxzPjx1cmw+aHR0cDovL2R4LmRvaS5vcmcv
MTAuNDEwMy8wOTcyLTUyMjkuMTMwNTcyPC91cmw+PHVybD5odHRwczovL3d3dy5uY2JpLm5sbS5u
aWguZ292L3B1Ym1lZC8yNDg3MjY1MDwvdXJsPjx1cmw+aHR0cHM6Ly93d3cubmNiaS5ubG0ubmlo
Lmdvdi9wbWMvYXJ0aWNsZXMvUE1DNDAzMzg1NDwvdXJsPjx1cmw+aHR0cDovL3d3dy5pamNjbS5v
cmcvYXJ0aWNsZS5hc3A/aXNzbj0wOTcyLTUyMjk7eWVhcj0yMDE0O3ZvbHVtZT0xODtpc3N1ZT00
O3NwYWdlPTIxMjtlcGFnZT0yMTk7YXVsYXN0PUVuZ2VsbWFubjwvdXJsPjwvcmVsYXRlZC11cmxz
PjxwZGYtdXJscz48dXJsPkFsbCBQYXBlcnMvRS9FbmdlbG1hbm4gZXQgYWwuIDIwMTQgLSBQcm9w
b2ZvbCB2ZXJzdXMgZmx1bml0cmF6ZXBhbSBmb3IgaW5kdWNpbmcgYW5kIG1haW50YWluaW5nIHNs
ZWVwIGluIHBvc3RvcGVyYXRpdmUgSUNVIHBhdGllbnRzLnBkZjwvdXJsPjwvcGRmLXVybHM+PC91
cmxzPjxlbGVjdHJvbmljLXJlc291cmNlLW51bT4xMC40MTAzLzA5NzItNTIyOS4xMzA1NzI8L2Vs
ZWN0cm9uaWMtcmVzb3VyY2UtbnVtPjwvcmVjb3JkPjwvQ2l0ZT48L0VuZE5vdGU+AG==
</w:fldData>
              </w:fldChar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mdlbG1hbm48L0F1dGhvcj48WWVhcj4yMDE0PC9ZZWFy
PjxSZWNOdW0+MjEyMzwvUmVjTnVtPjxEaXNwbGF5VGV4dD5bNl08L0Rpc3BsYXlUZXh0PjxyZWNv
cmQ+PHJlYy1udW1iZXI+MjEyMzwvcmVjLW51bWJlcj48Zm9yZWlnbi1rZXlzPjxrZXkgYXBwPSJF
TiIgZGItaWQ9InY5cmF6enJ3bXR2Mjl6ZWV0NXR2YWR6bTlkNWRmZmRkMHM1NSIgdGltZXN0YW1w
PSIxNTA3MjMyODI1Ij4yMTIzPC9rZXk+PC9mb3JlaWduLWtleXM+PHJlZi10eXBlIG5hbWU9Ikpv
dXJuYWwgQXJ0aWNsZSI+MTc8L3JlZi10eXBlPjxjb250cmlidXRvcnM+PGF1dGhvcnM+PGF1dGhv
cj5FbmdlbG1hbm4sIENvcm5lbGl1czwvYXV0aG9yPjxhdXRob3I+V2FsbGVuYm9ybiwgSmFuPC9h
dXRob3I+PGF1dGhvcj5PbHRob2ZmLCBEZXJrPC9hdXRob3I+PGF1dGhvcj5LYWlzZXJzLCBVZG8g
WC48L2F1dGhvcj48YXV0aG9yPlLDvGZmZXJ0LCBIZW5yaWs8L2F1dGhvcj48L2F1dGhvcnM+PC9j
b250cmlidXRvcnM+PGF1dGgtYWRkcmVzcz5EZXBhcnRtZW50IG9mIEdhc3Ryb2VudGVyb2xvZ3ks
IFJoZXVtYXRvbG9neSBhbmQgSGVwYXRvbG9neSwgVW5pdmVyc2l0eSBIb3NwaXRhbCBMZWlwemln
IExpZWJpZ3N0cmFzc2UgMjAsIDA0MTAzIExlaXB6aWcsIEdlcm1hbnkuIERlcGFydG1lbnQgb2Yg
QW5hZXN0aGVzaW9sb2d5IGFuZCBJbnRlbnNpdmUgQ2FyZSBNZWRpY2luZSwgSGVsaW9zIEtsaW5p
a3VtIEF1ZSwgR2FydGVuc3RyYcOfZSA2LCAwODI4MCBBdWUsIEdlcm1hbnkuIERlcGFydG1lbnQg
b2YgQW5hZXN0aGVzaW9sb2d5IGFuZCBJbnRlbnNpdmUgQ2FyZSBNZWRpY2luZSwgVW5pdmVyc2l0
eSBIb3NwaXRhbCBMZWlwemlnIExpZWJpZ3N0cmFzc2UgMjAsIDA0MTAzIExlaXB6aWcsIEdlcm1h
bnkuIERlcGFydG1lbnQgb2YgQW5hZXN0aGVzaW9sb2d5IGFuZCBJbnRlbnNpdmUgQ2FyZSBNZWRp
Y2luZSwgVW5pdmVyc2l0eSBIb3NwaXRhbCBMZWlwemlnIExpZWJpZ3N0cmFzc2UgMjAsIDA0MTAz
IExlaXB6aWcsIEdlcm1hbnkuIERlcGFydG1lbnQgb2YgQW5hZXN0aGVzaW9sb2d5LCBJbnRlbnNp
dmUgQ2FyZSBNZWRpY2luZSwgUGFpbiBUaGVyYXB5IGFuZCBQYWxsaWF0aXZlIENhcmUsIEhlbGlv
cyBLbGluaWt1bSBCb3JuYSwgUnVkb2xmLVZpcmNob3ctU3RyYcOfZSAyLCAwNDU1MiBCb3JuYSwg
R2VybWFueS48L2F1dGgtYWRkcmVzcz48dGl0bGVzPjx0aXRsZT5Qcm9wb2ZvbCB2ZXJzdXMgZmx1
bml0cmF6ZXBhbSBmb3IgaW5kdWNpbmcgYW5kIG1haW50YWluaW5nIHNsZWVwIGluIHBvc3RvcGVy
YXRpdmUgSUNVIHBhdGllbnRzPC90aXRsZT48c2Vjb25kYXJ5LXRpdGxlPkluZGlhbiBKLiBDcml0
LiBDYXJlIE1lZC48L3NlY29uZGFyeS10aXRsZT48L3RpdGxlcz48cGVyaW9kaWNhbD48ZnVsbC10
aXRsZT5JbmRpYW4gSi4gQ3JpdC4gQ2FyZSBNZWQuPC9mdWxsLXRpdGxlPjwvcGVyaW9kaWNhbD48
cGFnZXM+MjEyLTIxOTwvcGFnZXM+PHZvbHVtZT4xODwvdm9sdW1lPjxudW1iZXI+NDwvbnVtYmVy
PjxrZXl3b3Jkcz48a2V5d29yZD5CaXNwZWN0cmFsIGluZGV4PC9rZXl3b3JkPjxrZXl3b3JkPmlu
dGVuc2l2ZSBjYXJlIHVuaXQ8L2tleXdvcmQ+PGtleXdvcmQ+cHJvcG9mb2w8L2tleXdvcmQ+PGtl
eXdvcmQ+c2xlZXA8L2tleXdvcmQ+PC9rZXl3b3Jkcz48ZGF0ZXM+PHllYXI+MjAxNDwveWVhcj48
cHViLWRhdGVzPjxkYXRlPjIwMTQvNDwvZGF0ZT48L3B1Yi1kYXRlcz48L2RhdGVzPjxpc2JuPjA5
NzItNTIyOTwvaXNibj48dXJscz48cmVsYXRlZC11cmxzPjx1cmw+aHR0cDovL2R4LmRvaS5vcmcv
MTAuNDEwMy8wOTcyLTUyMjkuMTMwNTcyPC91cmw+PHVybD5odHRwczovL3d3dy5uY2JpLm5sbS5u
aWguZ292L3B1Ym1lZC8yNDg3MjY1MDwvdXJsPjx1cmw+aHR0cHM6Ly93d3cubmNiaS5ubG0ubmlo
Lmdvdi9wbWMvYXJ0aWNsZXMvUE1DNDAzMzg1NDwvdXJsPjx1cmw+aHR0cDovL3d3dy5pamNjbS5v
cmcvYXJ0aWNsZS5hc3A/aXNzbj0wOTcyLTUyMjk7eWVhcj0yMDE0O3ZvbHVtZT0xODtpc3N1ZT00
O3NwYWdlPTIxMjtlcGFnZT0yMTk7YXVsYXN0PUVuZ2VsbWFubjwvdXJsPjwvcmVsYXRlZC11cmxz
PjxwZGYtdXJscz48dXJsPkFsbCBQYXBlcnMvRS9FbmdlbG1hbm4gZXQgYWwuIDIwMTQgLSBQcm9w
b2ZvbCB2ZXJzdXMgZmx1bml0cmF6ZXBhbSBmb3IgaW5kdWNpbmcgYW5kIG1haW50YWluaW5nIHNs
ZWVwIGluIHBvc3RvcGVyYXRpdmUgSUNVIHBhdGllbnRzLnBkZjwvdXJsPjwvcGRmLXVybHM+PC91
cmxzPjxlbGVjdHJvbmljLXJlc291cmNlLW51bT4xMC40MTAzLzA5NzItNTIyOS4xMzA1NzI8L2Vs
ZWN0cm9uaWMtcmVzb3VyY2UtbnVtPjwvcmVjb3JkPjwvQ2l0ZT48L0VuZE5vdGU+AG==
</w:fldData>
              </w:fldChar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6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827D22F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71F8E" w14:textId="2BE9DB14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427), N 29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E425332" w14:textId="7E4D4A06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Roche Campo (2464), N 27 (abnormal wakefulness or abnormal sleep; abnormal EEG)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17E5903" w14:textId="1BA02983" w:rsidR="00F46F56" w:rsidRPr="00F46F56" w:rsidRDefault="00F46F56" w:rsidP="0006202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Chen N 85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12&lt;/Year&gt;&lt;RecNum&gt;2135&lt;/RecNum&gt;&lt;DisplayText&gt;[8]&lt;/DisplayText&gt;&lt;record&gt;&lt;rec-number&gt;2135&lt;/rec-number&gt;&lt;foreign-keys&gt;&lt;key app="EN" db-id="v9razzrwmtv29zeet5tvadzm9d5dffdd0s55" timestamp="1507232825"&gt;2135&lt;/key&gt;&lt;/foreign-keys&gt;&lt;ref-type name="Journal Article"&gt;17&lt;/ref-type&gt;&lt;contributors&gt;&lt;authors&gt;&lt;author&gt;Chen, Ji-Han&lt;/author&gt;&lt;author&gt;Chao, Yuh-Huey&lt;/author&gt;&lt;author&gt;Lu, Shu-Fen&lt;/author&gt;&lt;author&gt;Shiung, Tao-Fen&lt;/author&gt;&lt;author&gt;Chao, Yann-Fen&lt;/author&gt;&lt;/authors&gt;&lt;/contributors&gt;&lt;auth-address&gt;Department of Nursing, Taipei Veteran General Hospital, Taiwan. hpchen@tpevgh.gov.tw&lt;/auth-address&gt;&lt;titles&gt;&lt;title&gt;The effectiveness of valerian acupressure on the sleep of ICU patients: a randomized clinical trial&lt;/title&gt;&lt;secondary-title&gt;Int. J. Nurs. Stud.&lt;/secondary-title&gt;&lt;/titles&gt;&lt;periodical&gt;&lt;full-title&gt;Int. J. Nurs. Stud.&lt;/full-title&gt;&lt;/periodical&gt;&lt;pages&gt;913-920&lt;/pages&gt;&lt;volume&gt;49&lt;/volume&gt;&lt;number&gt;8&lt;/number&gt;&lt;dates&gt;&lt;year&gt;2012&lt;/year&gt;&lt;pub-dates&gt;&lt;date&gt;2012/8&lt;/date&gt;&lt;/pub-dates&gt;&lt;/dates&gt;&lt;isbn&gt;0020-7489&lt;/isbn&gt;&lt;urls&gt;&lt;related-urls&gt;&lt;url&gt;http://dx.doi.org/10.1016/j.ijnurstu.2012.02.012&lt;/url&gt;&lt;url&gt;https://www.ncbi.nlm.nih.gov/pubmed/22391336&lt;/url&gt;&lt;url&gt;https://linkinghub.elsevier.com/retrieve/pii/S0020-7489(12)00057-0&lt;/url&gt;&lt;/related-urls&gt;&lt;pdf-urls&gt;&lt;url&gt;All Papers/C/Chen et al. 2012 - The effectiveness of valerian acupressure on the sleep of ICU patients - a randomized clinical trial.pdf&lt;/url&gt;&lt;/pdf-urls&gt;&lt;/urls&gt;&lt;electronic-resource-num&gt;10.1016/j.ijnurstu.2012.02.012&lt;/electronic-resource-num&gt;&lt;/record&gt;&lt;/Cite&gt;&lt;/EndNote&gt;</w:instrTex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62024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8]</w:t>
            </w:r>
            <w:r w:rsidR="00062024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9BC9B" w14:textId="27A985DF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Nicolas N 104 (&lt; or &gt;50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yr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)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br/>
              <w:t xml:space="preserve">* Frisk N 31 (&lt; or &gt;75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yr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))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isk&lt;/Author&gt;&lt;Year&gt;2003&lt;/Year&gt;&lt;RecNum&gt;1979&lt;/RecNum&gt;&lt;DisplayText&gt;[9]&lt;/DisplayText&gt;&lt;record&gt;&lt;rec-number&gt;1979&lt;/rec-number&gt;&lt;foreign-keys&gt;&lt;key app="EN" db-id="v9razzrwmtv29zeet5tvadzm9d5dffdd0s55" timestamp="1507232816"&gt;1979&lt;/key&gt;&lt;/foreign-keys&gt;&lt;ref-type name="Journal Article"&gt;17&lt;/ref-type&gt;&lt;contributors&gt;&lt;authors&gt;&lt;author&gt;Frisk, Ulla&lt;/author&gt;&lt;author&gt;Nordström, Gun&lt;/author&gt;&lt;/authors&gt;&lt;/contributors&gt;&lt;auth-address&gt;South Stockholm General Hospital (Sodersjukhuset), Hospital Management, 9th Floor, 118 83 Stockholm, Sweden. ulla.frisk@sos.sll.se&lt;/auth-address&gt;&lt;titles&gt;&lt;title&gt;Patients&amp;apos; sleep in an intensive care unit--patients&amp;apos; and nurses&amp;apos; perception&lt;/title&gt;&lt;secondary-title&gt;Intensive Crit. Care Nurs.&lt;/secondary-title&gt;&lt;/titles&gt;&lt;periodical&gt;&lt;full-title&gt;Intensive Crit. Care Nurs.&lt;/full-title&gt;&lt;/periodical&gt;&lt;pages&gt;342-349&lt;/pages&gt;&lt;volume&gt;19&lt;/volume&gt;&lt;number&gt;6&lt;/number&gt;&lt;dates&gt;&lt;year&gt;2003&lt;/year&gt;&lt;pub-dates&gt;&lt;date&gt;2003/12&lt;/date&gt;&lt;/pub-dates&gt;&lt;/dates&gt;&lt;isbn&gt;0964-3397&lt;/isbn&gt;&lt;urls&gt;&lt;related-urls&gt;&lt;url&gt;https://www.ncbi.nlm.nih.gov/pubmed/14637294&lt;/url&gt;&lt;url&gt;https://linkinghub.elsevier.com/retrieve/pii/S0964339703000764&lt;/url&gt;&lt;/related-urls&gt;&lt;pdf-urls&gt;&lt;url&gt;All Papers/F/Frisk and Nordström 2003 - Patients&amp;apos; sleep in an intensive care unit-patients&amp;apos; and nurses&amp;apos; perception.pdf&lt;/url&gt;&lt;/pdf-urls&gt;&lt;/urls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9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7354B2B" w14:textId="7BAAD6C4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ardin  N 18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rdin&lt;/Author&gt;&lt;Year&gt;2006&lt;/Year&gt;&lt;RecNum&gt;1980&lt;/RecNum&gt;&lt;DisplayText&gt;[10]&lt;/DisplayText&gt;&lt;record&gt;&lt;rec-number&gt;1980&lt;/rec-number&gt;&lt;foreign-keys&gt;&lt;key app="EN" db-id="v9razzrwmtv29zeet5tvadzm9d5dffdd0s55" timestamp="1507232816"&gt;1980&lt;/key&gt;&lt;/foreign-keys&gt;&lt;ref-type name="Journal Article"&gt;17&lt;/ref-type&gt;&lt;contributors&gt;&lt;authors&gt;&lt;author&gt;Hardin, Kimberly A.&lt;/author&gt;&lt;author&gt;Seyal, Masud&lt;/author&gt;&lt;author&gt;Stewart, Ted&lt;/author&gt;&lt;author&gt;Bonekat, H. William&lt;/author&gt;&lt;/authors&gt;&lt;/contributors&gt;&lt;auth-address&gt;Department of Internal Medicine, University of California, Davis, Sacramento, CA 95817, USA. kahardin@ucdavis.edu&lt;/auth-address&gt;&lt;titles&gt;&lt;title&gt;Sleep in critically ill chemically paralyzed patients requiring mechanical ventilation&lt;/title&gt;&lt;secondary-title&gt;Chest&lt;/secondary-title&gt;&lt;/titles&gt;&lt;periodical&gt;&lt;full-title&gt;Chest&lt;/full-title&gt;&lt;/periodical&gt;&lt;pages&gt;1468-1477&lt;/pages&gt;&lt;volume&gt;129&lt;/volume&gt;&lt;number&gt;6&lt;/number&gt;&lt;dates&gt;&lt;year&gt;2006&lt;/year&gt;&lt;pub-dates&gt;&lt;date&gt;2006/6&lt;/date&gt;&lt;/pub-dates&gt;&lt;/dates&gt;&lt;isbn&gt;0012-3692&lt;/isbn&gt;&lt;urls&gt;&lt;related-urls&gt;&lt;url&gt;http://dx.doi.org/10.1378/chest.129.6.1468&lt;/url&gt;&lt;url&gt;https://www.ncbi.nlm.nih.gov/pubmed/16778263&lt;/url&gt;&lt;url&gt;https://linkinghub.elsevier.com/retrieve/pii/S0012-3692(15)50748-4&lt;/url&gt;&lt;url&gt;https://journal.publications.chestnet.org/article.aspx?doi=10.1378/chest.129.6.1468&lt;/url&gt;&lt;/related-urls&gt;&lt;pdf-urls&gt;&lt;url&gt;All Papers/H/Hardin et al. 2006 - Sleep in critically ill chemically paralyzed patients requiring mechanical ventilation.pdf&lt;/url&gt;&lt;/pdf-urls&gt;&lt;/urls&gt;&lt;electronic-resource-num&gt;10.1378/chest.129.6.1468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0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29187B1" w14:textId="312F3902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40F4752" w14:textId="7C0D9C39" w:rsidR="00F46F56" w:rsidRPr="00F46F56" w:rsidRDefault="00F46F56" w:rsidP="002A055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Chen N 85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12&lt;/Year&gt;&lt;RecNum&gt;2135&lt;/RecNum&gt;&lt;DisplayText&gt;[8]&lt;/DisplayText&gt;&lt;record&gt;&lt;rec-number&gt;2135&lt;/rec-number&gt;&lt;foreign-keys&gt;&lt;key app="EN" db-id="v9razzrwmtv29zeet5tvadzm9d5dffdd0s55" timestamp="1507232825"&gt;2135&lt;/key&gt;&lt;/foreign-keys&gt;&lt;ref-type name="Journal Article"&gt;17&lt;/ref-type&gt;&lt;contributors&gt;&lt;authors&gt;&lt;author&gt;Chen, Ji-Han&lt;/author&gt;&lt;author&gt;Chao, Yuh-Huey&lt;/author&gt;&lt;author&gt;Lu, Shu-Fen&lt;/author&gt;&lt;author&gt;Shiung, Tao-Fen&lt;/author&gt;&lt;author&gt;Chao, Yann-Fen&lt;/author&gt;&lt;/authors&gt;&lt;/contributors&gt;&lt;auth-address&gt;Department of Nursing, Taipei Veteran General Hospital, Taiwan. hpchen@tpevgh.gov.tw&lt;/auth-address&gt;&lt;titles&gt;&lt;title&gt;The effectiveness of valerian acupressure on the sleep of ICU patients: a randomized clinical trial&lt;/title&gt;&lt;secondary-title&gt;Int. J. Nurs. Stud.&lt;/secondary-title&gt;&lt;/titles&gt;&lt;periodical&gt;&lt;full-title&gt;Int. J. Nurs. Stud.&lt;/full-title&gt;&lt;/periodical&gt;&lt;pages&gt;913-920&lt;/pages&gt;&lt;volume&gt;49&lt;/volume&gt;&lt;number&gt;8&lt;/number&gt;&lt;dates&gt;&lt;year&gt;2012&lt;/year&gt;&lt;pub-dates&gt;&lt;date&gt;2012/8&lt;/date&gt;&lt;/pub-dates&gt;&lt;/dates&gt;&lt;isbn&gt;0020-7489&lt;/isbn&gt;&lt;urls&gt;&lt;related-urls&gt;&lt;url&gt;http://dx.doi.org/10.1016/j.ijnurstu.2012.02.012&lt;/url&gt;&lt;url&gt;https://www.ncbi.nlm.nih.gov/pubmed/22391336&lt;/url&gt;&lt;url&gt;https://linkinghub.elsevier.com/retrieve/pii/S0020-7489(12)00057-0&lt;/url&gt;&lt;/related-urls&gt;&lt;pdf-urls&gt;&lt;url&gt;All Papers/C/Chen et al. 2012 - The effectiveness of valerian acupressure on the sleep of ICU patients - a randomized clinical trial.pdf&lt;/url&gt;&lt;/pdf-urls&gt;&lt;/urls&gt;&lt;electronic-resource-num&gt;10.1016/j.ijnurstu.2012.02.012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8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3E459C02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B8868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Hx</w:t>
            </w:r>
            <w:proofErr w:type="spellEnd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of HTN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5CB261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3420B6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D7A820" w14:textId="7C2470A1" w:rsidR="00F46F56" w:rsidRPr="00F46F56" w:rsidRDefault="00F46F56" w:rsidP="002A055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59D4CE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C78C1CC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7EC2E9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Hx</w:t>
            </w:r>
            <w:proofErr w:type="spellEnd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of diabetes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081161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8F7A94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5E260D" w14:textId="056166AD" w:rsidR="00F46F56" w:rsidRPr="00F46F56" w:rsidRDefault="00F46F56" w:rsidP="002A055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E6B9F6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3C225C7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AF8820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x</w:t>
            </w:r>
            <w:proofErr w:type="spellEnd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of cancer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06055E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8EDDF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A4E45" w14:textId="08DCC7E2" w:rsidR="00F46F56" w:rsidRPr="00F46F56" w:rsidRDefault="00F46F56" w:rsidP="002A055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B960C4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66204C9A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3036AE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Tx</w:t>
            </w:r>
            <w:proofErr w:type="spellEnd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for hypo/hyper-</w:t>
            </w:r>
          </w:p>
          <w:p w14:paraId="26AEA6ED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thyroidism</w:t>
            </w:r>
            <w:proofErr w:type="spellEnd"/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46935D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901247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1A102C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EB54C8" w14:textId="367D6175" w:rsidR="00F46F56" w:rsidRPr="00F46F56" w:rsidRDefault="00F46F56" w:rsidP="002A055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Bihari N 100 (p=0.10) *authors report this as significant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3CD25B00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27A8E2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Reported poor quality of sleep at home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86A006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B5C952" w14:textId="708A9BF4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Kamdar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300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mdar&lt;/Author&gt;&lt;Year&gt;2013&lt;/Year&gt;&lt;RecNum&gt;382&lt;/RecNum&gt;&lt;DisplayText&gt;[11]&lt;/DisplayText&gt;&lt;record&gt;&lt;rec-number&gt;382&lt;/rec-number&gt;&lt;foreign-keys&gt;&lt;key app="EN" db-id="v9razzrwmtv29zeet5tvadzm9d5dffdd0s55" timestamp="1507232720"&gt;382&lt;/key&gt;&lt;/foreign-keys&gt;&lt;ref-type name="Journal Article"&gt;17&lt;/ref-type&gt;&lt;contributors&gt;&lt;authors&gt;&lt;author&gt;Kamdar, Biren B.&lt;/author&gt;&lt;author&gt;King, Lauren M.&lt;/author&gt;&lt;author&gt;Collop, Nancy A.&lt;/author&gt;&lt;author&gt;Sakamuri, Sruthi&lt;/author&gt;&lt;author&gt;Colantuoni, Elizabeth&lt;/author&gt;&lt;author&gt;Neufeld, Karin J.&lt;/author&gt;&lt;author&gt;Bienvenu, O. Joseph&lt;/author&gt;&lt;author&gt;Rowden, Annette M.&lt;/author&gt;&lt;author&gt;Touradji, Pegah&lt;/author&gt;&lt;author&gt;Brower, Roy G.&lt;/author&gt;&lt;author&gt;Needham, Dale M.&lt;/author&gt;&lt;/authors&gt;&lt;/contributors&gt;&lt;titles&gt;&lt;title&gt;The effect of a quality improvement intervention on perceived sleep quality and cognition in a medical ICU&lt;/title&gt;&lt;secondary-title&gt;Crit. Care Med.&lt;/secondary-title&gt;&lt;/titles&gt;&lt;periodical&gt;&lt;full-title&gt;Crit. Care Med.&lt;/full-title&gt;&lt;/periodical&gt;&lt;pages&gt;800-809&lt;/pages&gt;&lt;volume&gt;41&lt;/volume&gt;&lt;number&gt;3&lt;/number&gt;&lt;keywords&gt;&lt;keyword&gt;ICU Rehab 2016&lt;/keyword&gt;&lt;/keywords&gt;&lt;dates&gt;&lt;year&gt;2013&lt;/year&gt;&lt;pub-dates&gt;&lt;date&gt;2013/3&lt;/date&gt;&lt;/pub-dates&gt;&lt;/dates&gt;&lt;isbn&gt;0090-3493&lt;/isbn&gt;&lt;urls&gt;&lt;related-urls&gt;&lt;url&gt;http://dx.doi.org/10.1097/CCM.0b013e3182746442&lt;/url&gt;&lt;url&gt;https://www.ncbi.nlm.nih.gov/pmc/articles/PMC3579000&lt;/url&gt;&lt;/related-urls&gt;&lt;/urls&gt;&lt;electronic-resource-num&gt;10.1097/CCM.0b013e3182746442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1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FF9070E" w14:textId="646A25E6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 N 100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A0555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2A0555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F90581F" w14:textId="1026A3B2" w:rsidR="00F46F56" w:rsidRPr="00F46F56" w:rsidRDefault="00F46F56" w:rsidP="009F622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McKinley (41981) N 222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cKinley&lt;/Author&gt;&lt;Year&gt;2013&lt;/Year&gt;&lt;RecNum&gt;1977&lt;/RecNum&gt;&lt;DisplayText&gt;[12]&lt;/DisplayText&gt;&lt;record&gt;&lt;rec-number&gt;1977&lt;/rec-number&gt;&lt;foreign-keys&gt;&lt;key app="EN" db-id="v9razzrwmtv29zeet5tvadzm9d5dffdd0s55" timestamp="1507232816"&gt;1977&lt;/key&gt;&lt;/foreign-keys&gt;&lt;ref-type name="Journal Article"&gt;17&lt;/ref-type&gt;&lt;contributors&gt;&lt;authors&gt;&lt;author&gt;McKinley, Sharon&lt;/author&gt;&lt;author&gt;Fien, Mary&lt;/author&gt;&lt;author&gt;Elliott, Rosalind&lt;/author&gt;&lt;author&gt;Elliott, Doug&lt;/author&gt;&lt;/authors&gt;&lt;/contributors&gt;&lt;auth-address&gt;University of Technology Sydney, Sydney, NSW Australia; Northern Sydney Local Health District, Sydney, NSW Australia. Electronic address: sharon.mckinley@uts.edu.au.&lt;/auth-address&gt;&lt;titles&gt;&lt;title&gt;Sleep and psychological health during early recovery from critical illness: an observational study&lt;/title&gt;&lt;secondary-title&gt;J. Psychosom. Res.&lt;/secondary-title&gt;&lt;/titles&gt;&lt;periodical&gt;&lt;full-title&gt;J. Psychosom. Res.&lt;/full-title&gt;&lt;/periodical&gt;&lt;pages&gt;539-545&lt;/pages&gt;&lt;volume&gt;75&lt;/volume&gt;&lt;number&gt;6&lt;/number&gt;&lt;keywords&gt;&lt;keyword&gt;Critical illness&lt;/keyword&gt;&lt;keyword&gt;Intensive care&lt;/keyword&gt;&lt;keyword&gt;Psychological health&lt;/keyword&gt;&lt;keyword&gt;Recovery&lt;/keyword&gt;&lt;keyword&gt;Sleep&lt;/keyword&gt;&lt;/keywords&gt;&lt;dates&gt;&lt;year&gt;2013&lt;/year&gt;&lt;pub-dates&gt;&lt;date&gt;2013/12&lt;/date&gt;&lt;/pub-dates&gt;&lt;/dates&gt;&lt;isbn&gt;0022-3999&lt;/isbn&gt;&lt;urls&gt;&lt;related-urls&gt;&lt;url&gt;http://dx.doi.org/10.1016/j.jpsychores.2013.09.007&lt;/url&gt;&lt;url&gt;https://www.ncbi.nlm.nih.gov/pubmed/24290043&lt;/url&gt;&lt;url&gt;https://linkinghub.elsevier.com/retrieve/pii/S0022-3999(13)00347-4&lt;/url&gt;&lt;/related-urls&gt;&lt;pdf-urls&gt;&lt;url&gt;All Papers/M/McKinley et al. 2013 - Sleep and psychological health during early recovery from critical illness - an observational study.pdf&lt;/url&gt;&lt;/pdf-urls&gt;&lt;/urls&gt;&lt;electronic-resource-num&gt;10.1016/j.jpsychores.2013.09.007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2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919004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4EB714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FE864EB" w14:textId="77777777" w:rsidTr="00F46F56">
        <w:trPr>
          <w:trHeight w:val="460"/>
        </w:trPr>
        <w:tc>
          <w:tcPr>
            <w:tcW w:w="23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F9D594" w14:textId="77777777" w:rsidR="00F46F56" w:rsidRPr="00F46F56" w:rsidRDefault="00F46F56" w:rsidP="00F46F5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Regular use of sleep medication at home vs. no use</w:t>
            </w:r>
          </w:p>
        </w:tc>
        <w:tc>
          <w:tcPr>
            <w:tcW w:w="180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83930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ABCADC" w14:textId="573CC35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Kamdar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300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mdar&lt;/Author&gt;&lt;Year&gt;2013&lt;/Year&gt;&lt;RecNum&gt;382&lt;/RecNum&gt;&lt;DisplayText&gt;[11]&lt;/DisplayText&gt;&lt;record&gt;&lt;rec-number&gt;382&lt;/rec-number&gt;&lt;foreign-keys&gt;&lt;key app="EN" db-id="v9razzrwmtv29zeet5tvadzm9d5dffdd0s55" timestamp="1507232720"&gt;382&lt;/key&gt;&lt;/foreign-keys&gt;&lt;ref-type name="Journal Article"&gt;17&lt;/ref-type&gt;&lt;contributors&gt;&lt;authors&gt;&lt;author&gt;Kamdar, Biren B.&lt;/author&gt;&lt;author&gt;King, Lauren M.&lt;/author&gt;&lt;author&gt;Collop, Nancy A.&lt;/author&gt;&lt;author&gt;Sakamuri, Sruthi&lt;/author&gt;&lt;author&gt;Colantuoni, Elizabeth&lt;/author&gt;&lt;author&gt;Neufeld, Karin J.&lt;/author&gt;&lt;author&gt;Bienvenu, O. Joseph&lt;/author&gt;&lt;author&gt;Rowden, Annette M.&lt;/author&gt;&lt;author&gt;Touradji, Pegah&lt;/author&gt;&lt;author&gt;Brower, Roy G.&lt;/author&gt;&lt;author&gt;Needham, Dale M.&lt;/author&gt;&lt;/authors&gt;&lt;/contributors&gt;&lt;titles&gt;&lt;title&gt;The effect of a quality improvement intervention on perceived sleep quality and cognition in a medical ICU&lt;/title&gt;&lt;secondary-title&gt;Crit. Care Med.&lt;/secondary-title&gt;&lt;/titles&gt;&lt;periodical&gt;&lt;full-title&gt;Crit. Care Med.&lt;/full-title&gt;&lt;/periodical&gt;&lt;pages&gt;800-809&lt;/pages&gt;&lt;volume&gt;41&lt;/volume&gt;&lt;number&gt;3&lt;/number&gt;&lt;keywords&gt;&lt;keyword&gt;ICU Rehab 2016&lt;/keyword&gt;&lt;/keywords&gt;&lt;dates&gt;&lt;year&gt;2013&lt;/year&gt;&lt;pub-dates&gt;&lt;date&gt;2013/3&lt;/date&gt;&lt;/pub-dates&gt;&lt;/dates&gt;&lt;isbn&gt;0090-3493&lt;/isbn&gt;&lt;urls&gt;&lt;related-urls&gt;&lt;url&gt;http://dx.doi.org/10.1097/CCM.0b013e3182746442&lt;/url&gt;&lt;url&gt;https://www.ncbi.nlm.nih.gov/pmc/articles/PMC3579000&lt;/url&gt;&lt;/related-urls&gt;&lt;/urls&gt;&lt;electronic-resource-num&gt;10.1097/CCM.0b013e3182746442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1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2921B8F" w14:textId="511FCCAE" w:rsidR="00F46F56" w:rsidRPr="00F46F56" w:rsidRDefault="00F46F56" w:rsidP="009F622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N 100 (p=0.07)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34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381B4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7B8D4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317449CA" w14:textId="77777777" w:rsidR="0025734A" w:rsidRDefault="0025734A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Times New Roman" w:eastAsia="Arial" w:hAnsi="Times New Roman" w:cs="Times New Roman"/>
          <w:color w:val="000000"/>
          <w:sz w:val="20"/>
          <w:szCs w:val="20"/>
        </w:rPr>
      </w:pPr>
      <w:proofErr w:type="spellStart"/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>Trompeo</w:t>
      </w:r>
      <w:proofErr w:type="spellEnd"/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 xml:space="preserve"> (427) compared ICU patients with REM reduction vs. severe REM reduction.</w:t>
      </w:r>
    </w:p>
    <w:p w14:paraId="553F899F" w14:textId="77777777" w:rsidR="002D0CAD" w:rsidRDefault="002D0CAD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Times New Roman" w:eastAsia="Arial" w:hAnsi="Times New Roman" w:cs="Times New Roman"/>
          <w:color w:val="000000"/>
          <w:sz w:val="20"/>
          <w:szCs w:val="20"/>
        </w:rPr>
      </w:pPr>
    </w:p>
    <w:p w14:paraId="018F7E4B" w14:textId="6EFA95A8" w:rsidR="0025734A" w:rsidRPr="002D0CAD" w:rsidRDefault="00F46F56" w:rsidP="00BE033E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Times New Roman" w:eastAsia="Arial" w:hAnsi="Times New Roman" w:cs="Times New Roman"/>
          <w:b/>
          <w:color w:val="000000"/>
        </w:rPr>
      </w:pPr>
      <w:r w:rsidRPr="002D0CAD">
        <w:rPr>
          <w:rFonts w:ascii="Times New Roman" w:eastAsia="Arial" w:hAnsi="Times New Roman" w:cs="Times New Roman"/>
          <w:b/>
          <w:color w:val="000000"/>
        </w:rPr>
        <w:t>Suppl</w:t>
      </w:r>
      <w:r w:rsidR="00900A28">
        <w:rPr>
          <w:rFonts w:ascii="Times New Roman" w:eastAsia="Arial" w:hAnsi="Times New Roman" w:cs="Times New Roman"/>
          <w:b/>
          <w:color w:val="000000"/>
        </w:rPr>
        <w:t>emental</w:t>
      </w:r>
      <w:r w:rsidRPr="002D0CAD">
        <w:rPr>
          <w:rFonts w:ascii="Times New Roman" w:eastAsia="Arial" w:hAnsi="Times New Roman" w:cs="Times New Roman"/>
          <w:b/>
          <w:color w:val="000000"/>
        </w:rPr>
        <w:t xml:space="preserve"> </w:t>
      </w:r>
      <w:r w:rsidR="00BD7E02">
        <w:rPr>
          <w:rFonts w:ascii="Times New Roman" w:eastAsia="Arial" w:hAnsi="Times New Roman" w:cs="Times New Roman"/>
          <w:b/>
          <w:color w:val="000000"/>
        </w:rPr>
        <w:t>Table 43.</w:t>
      </w:r>
      <w:r w:rsidR="00797F7B" w:rsidRPr="002D0CAD">
        <w:rPr>
          <w:rFonts w:ascii="Times New Roman" w:eastAsia="Arial" w:hAnsi="Times New Roman" w:cs="Times New Roman"/>
          <w:b/>
          <w:color w:val="000000"/>
        </w:rPr>
        <w:t xml:space="preserve"> </w:t>
      </w:r>
      <w:r w:rsidR="002D0CAD">
        <w:rPr>
          <w:rFonts w:ascii="Times New Roman" w:eastAsia="Arial" w:hAnsi="Times New Roman" w:cs="Times New Roman"/>
          <w:b/>
          <w:color w:val="000000"/>
        </w:rPr>
        <w:t>ICU</w:t>
      </w:r>
      <w:r w:rsidR="0025734A" w:rsidRPr="002D0CAD">
        <w:rPr>
          <w:rFonts w:ascii="Times New Roman" w:eastAsia="Arial" w:hAnsi="Times New Roman" w:cs="Times New Roman"/>
          <w:b/>
          <w:color w:val="000000"/>
        </w:rPr>
        <w:t xml:space="preserve"> and disease-related risk factors affecting sleep in ICU patients.</w:t>
      </w:r>
    </w:p>
    <w:p w14:paraId="78ECBB70" w14:textId="77777777" w:rsidR="0025734A" w:rsidRPr="002D0CAD" w:rsidRDefault="0025734A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ind w:left="-540"/>
        <w:rPr>
          <w:rFonts w:ascii="Times New Roman" w:eastAsia="Arial" w:hAnsi="Times New Roman" w:cs="Times New Roman"/>
          <w:b/>
          <w:color w:val="000000"/>
        </w:rPr>
      </w:pPr>
    </w:p>
    <w:tbl>
      <w:tblPr>
        <w:tblW w:w="13960" w:type="dxa"/>
        <w:tblInd w:w="-5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990"/>
        <w:gridCol w:w="2070"/>
        <w:gridCol w:w="3690"/>
        <w:gridCol w:w="2160"/>
        <w:gridCol w:w="4050"/>
      </w:tblGrid>
      <w:tr w:rsidR="00F46F56" w:rsidRPr="00F46F56" w14:paraId="08F10809" w14:textId="77777777" w:rsidTr="002D0CAD">
        <w:trPr>
          <w:trHeight w:val="46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DFC0B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5760" w:type="dxa"/>
            <w:gridSpan w:val="2"/>
            <w:tcBorders>
              <w:bottom w:val="single" w:sz="6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F1B3D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Associated with sleep disruption</w:t>
            </w:r>
          </w:p>
        </w:tc>
        <w:tc>
          <w:tcPr>
            <w:tcW w:w="6210" w:type="dxa"/>
            <w:gridSpan w:val="2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8D9DF1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No association with sleep disruption</w:t>
            </w:r>
          </w:p>
        </w:tc>
      </w:tr>
      <w:tr w:rsidR="00F46F56" w:rsidRPr="00F46F56" w14:paraId="2672B58D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CE00D0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Risk Factor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01E03C" w14:textId="77777777" w:rsidR="00F46F56" w:rsidRPr="002D0CAD" w:rsidRDefault="00F46F56" w:rsidP="002D0CA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Objective sleep measures</w:t>
            </w:r>
          </w:p>
        </w:tc>
        <w:tc>
          <w:tcPr>
            <w:tcW w:w="3690" w:type="dxa"/>
            <w:tcBorders>
              <w:top w:val="single" w:sz="6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04523D" w14:textId="77777777" w:rsidR="00F46F56" w:rsidRPr="002D0CAD" w:rsidRDefault="00F46F56" w:rsidP="002D0CA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Subjective sleep measures</w:t>
            </w:r>
          </w:p>
        </w:tc>
        <w:tc>
          <w:tcPr>
            <w:tcW w:w="2160" w:type="dxa"/>
            <w:tcBorders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D3AC21" w14:textId="77777777" w:rsidR="00F46F56" w:rsidRPr="002D0CAD" w:rsidRDefault="00F46F56" w:rsidP="002D0CA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Objective sleep measures</w:t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7F29C9" w14:textId="77777777" w:rsidR="00F46F56" w:rsidRPr="002D0CAD" w:rsidRDefault="00F46F56" w:rsidP="002D0CA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color w:val="00000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</w:rPr>
              <w:t>Subjective sleep measures</w:t>
            </w:r>
          </w:p>
        </w:tc>
      </w:tr>
      <w:tr w:rsidR="00F46F56" w:rsidRPr="00F46F56" w14:paraId="19BAFC8E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AB982C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ays in ICU or LO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F9A16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B2E3D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DA56C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404E03" w14:textId="24EEF4E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isk N 31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isk&lt;/Author&gt;&lt;Year&gt;2003&lt;/Year&gt;&lt;RecNum&gt;1979&lt;/RecNum&gt;&lt;DisplayText&gt;[9]&lt;/DisplayText&gt;&lt;record&gt;&lt;rec-number&gt;1979&lt;/rec-number&gt;&lt;foreign-keys&gt;&lt;key app="EN" db-id="v9razzrwmtv29zeet5tvadzm9d5dffdd0s55" timestamp="1507232816"&gt;1979&lt;/key&gt;&lt;/foreign-keys&gt;&lt;ref-type name="Journal Article"&gt;17&lt;/ref-type&gt;&lt;contributors&gt;&lt;authors&gt;&lt;author&gt;Frisk, Ulla&lt;/author&gt;&lt;author&gt;Nordström, Gun&lt;/author&gt;&lt;/authors&gt;&lt;/contributors&gt;&lt;auth-address&gt;South Stockholm General Hospital (Sodersjukhuset), Hospital Management, 9th Floor, 118 83 Stockholm, Sweden. ulla.frisk@sos.sll.se&lt;/auth-address&gt;&lt;titles&gt;&lt;title&gt;Patients&amp;apos; sleep in an intensive care unit--patients&amp;apos; and nurses&amp;apos; perception&lt;/title&gt;&lt;secondary-title&gt;Intensive Crit. Care Nurs.&lt;/secondary-title&gt;&lt;/titles&gt;&lt;periodical&gt;&lt;full-title&gt;Intensive Crit. Care Nurs.&lt;/full-title&gt;&lt;/periodical&gt;&lt;pages&gt;342-349&lt;/pages&gt;&lt;volume&gt;19&lt;/volume&gt;&lt;number&gt;6&lt;/number&gt;&lt;dates&gt;&lt;year&gt;2003&lt;/year&gt;&lt;pub-dates&gt;&lt;date&gt;2003/12&lt;/date&gt;&lt;/pub-dates&gt;&lt;/dates&gt;&lt;isbn&gt;0964-3397&lt;/isbn&gt;&lt;urls&gt;&lt;related-urls&gt;&lt;url&gt;https://www.ncbi.nlm.nih.gov/pubmed/14637294&lt;/url&gt;&lt;url&gt;https://linkinghub.elsevier.com/retrieve/pii/S0964339703000764&lt;/url&gt;&lt;/related-urls&gt;&lt;pdf-urls&gt;&lt;url&gt;All Papers/F/Frisk and Nordström 2003 - Patients&amp;apos; sleep in an intensive care unit-patients&amp;apos; and nurses&amp;apos; perception.pdf&lt;/url&gt;&lt;/pdf-urls&gt;&lt;/urls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9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AFD9FA2" w14:textId="4BB6A0EF" w:rsidR="00F46F56" w:rsidRPr="00F46F56" w:rsidRDefault="002F773F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Freedman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03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EE1DBD2" w14:textId="7E78D266" w:rsidR="00F46F56" w:rsidRPr="00F46F56" w:rsidRDefault="00F46F56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4BA70DF8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779154" w14:textId="77777777" w:rsidR="00F46F56" w:rsidRPr="002D0CAD" w:rsidRDefault="00F46F56" w:rsidP="002D0CA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i</w:t>
            </w:r>
            <w:r w:rsid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ease severity (APACHE II Score)</w:t>
            </w: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0F10C4" w14:textId="3DE37576" w:rsidR="00F46F56" w:rsidRPr="00F46F56" w:rsidRDefault="00F46F56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2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03137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0E4AB2" w14:textId="6B232230" w:rsidR="00F46F56" w:rsidRPr="00F46F56" w:rsidRDefault="00F46F56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Roche Campo N 27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544450" w14:textId="40948AA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Little </w:t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16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FCD8D00" w14:textId="7CDE8082" w:rsidR="00F46F56" w:rsidRPr="00F46F56" w:rsidRDefault="002D0CAD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ardin N 18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rdin&lt;/Author&gt;&lt;Year&gt;2006&lt;/Year&gt;&lt;RecNum&gt;1980&lt;/RecNum&gt;&lt;DisplayText&gt;[10]&lt;/DisplayText&gt;&lt;record&gt;&lt;rec-number&gt;1980&lt;/rec-number&gt;&lt;foreign-keys&gt;&lt;key app="EN" db-id="v9razzrwmtv29zeet5tvadzm9d5dffdd0s55" timestamp="1507232816"&gt;1980&lt;/key&gt;&lt;/foreign-keys&gt;&lt;ref-type name="Journal Article"&gt;17&lt;/ref-type&gt;&lt;contributors&gt;&lt;authors&gt;&lt;author&gt;Hardin, Kimberly A.&lt;/author&gt;&lt;author&gt;Seyal, Masud&lt;/author&gt;&lt;author&gt;Stewart, Ted&lt;/author&gt;&lt;author&gt;Bonekat, H. William&lt;/author&gt;&lt;/authors&gt;&lt;/contributors&gt;&lt;auth-address&gt;Department of Internal Medicine, University of California, Davis, Sacramento, CA 95817, USA. kahardin@ucdavis.edu&lt;/auth-address&gt;&lt;titles&gt;&lt;title&gt;Sleep in critically ill chemically paralyzed patients requiring mechanical ventilation&lt;/title&gt;&lt;secondary-title&gt;Chest&lt;/secondary-title&gt;&lt;/titles&gt;&lt;periodical&gt;&lt;full-title&gt;Chest&lt;/full-title&gt;&lt;/periodical&gt;&lt;pages&gt;1468-1477&lt;/pages&gt;&lt;volume&gt;129&lt;/volume&gt;&lt;number&gt;6&lt;/number&gt;&lt;dates&gt;&lt;year&gt;2006&lt;/year&gt;&lt;pub-dates&gt;&lt;date&gt;2006/6&lt;/date&gt;&lt;/pub-dates&gt;&lt;/dates&gt;&lt;isbn&gt;0012-3692&lt;/isbn&gt;&lt;urls&gt;&lt;related-urls&gt;&lt;url&gt;http://dx.doi.org/10.1378/chest.129.6.1468&lt;/url&gt;&lt;url&gt;https://www.ncbi.nlm.nih.gov/pubmed/16778263&lt;/url&gt;&lt;url&gt;https://linkinghub.elsevier.com/retrieve/pii/S0012-3692(15)50748-4&lt;/url&gt;&lt;url&gt;https://journal.publications.chestnet.org/article.aspx?doi=10.1378/chest.129.6.1468&lt;/url&gt;&lt;/related-urls&gt;&lt;pdf-urls&gt;&lt;url&gt;All Papers/H/Hardin et al. 2006 - Sleep in critically ill chemically paralyzed patients requiring mechanical ventilation.pdf&lt;/url&gt;&lt;/pdf-urls&gt;&lt;/urls&gt;&lt;electronic-resource-num&gt;10.1378/chest.129.6.1468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0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2BE0C534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CFBC2F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OFA Scor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732FC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FD349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D8823D" w14:textId="1BAF85E6" w:rsidR="00F46F56" w:rsidRPr="00F46F56" w:rsidRDefault="00F46F56" w:rsidP="009F622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Roche Campo (2464) N 27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094D2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56C1F6A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A2A0A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In surgical patients, type of surger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2BACC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9044C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AA809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152BCE" w14:textId="6B7E10D0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E3E41B9" w14:textId="18896F43" w:rsidR="00F46F56" w:rsidRPr="00F46F56" w:rsidRDefault="002D0CAD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290BDD77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DEABE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elirium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234E92" w14:textId="5E57F399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9F6221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9F6221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489FED2" w14:textId="135BABF3" w:rsidR="00F46F56" w:rsidRPr="00F46F56" w:rsidRDefault="002D0CAD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Roche Campo N 27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01989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473AE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AAD72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B7E1969" w14:textId="77777777" w:rsidTr="002D0CAD">
        <w:trPr>
          <w:trHeight w:val="60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3BD4DA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isorientation to time of da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6198F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373466" w14:textId="150F976D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29%)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4E1E4A7" w14:textId="1230F443" w:rsidR="00F46F56" w:rsidRPr="00F46F56" w:rsidRDefault="00F46F56" w:rsidP="002F773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82.4 - 85.3%)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0DABF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8AFFA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87803D8" w14:textId="77777777" w:rsidTr="002D0CAD">
        <w:trPr>
          <w:trHeight w:val="72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A19B0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Immobility/ inability to lie comfortably post-op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C512C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6DBE05" w14:textId="21A7FA5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63.6%)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11FB756" w14:textId="366C73C5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mentioned by 70.2%, score 2.5/4)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C918E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CD851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F4055BC" w14:textId="77777777" w:rsidTr="002D0CAD">
        <w:trPr>
          <w:trHeight w:val="258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3867A9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Temperatur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ED915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ED935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3B520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C7421E" w14:textId="48245F65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ardin N 18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rdin&lt;/Author&gt;&lt;Year&gt;2006&lt;/Year&gt;&lt;RecNum&gt;1980&lt;/RecNum&gt;&lt;DisplayText&gt;[10]&lt;/DisplayText&gt;&lt;record&gt;&lt;rec-number&gt;1980&lt;/rec-number&gt;&lt;foreign-keys&gt;&lt;key app="EN" db-id="v9razzrwmtv29zeet5tvadzm9d5dffdd0s55" timestamp="1507232816"&gt;1980&lt;/key&gt;&lt;/foreign-keys&gt;&lt;ref-type name="Journal Article"&gt;17&lt;/ref-type&gt;&lt;contributors&gt;&lt;authors&gt;&lt;author&gt;Hardin, Kimberly A.&lt;/author&gt;&lt;author&gt;Seyal, Masud&lt;/author&gt;&lt;author&gt;Stewart, Ted&lt;/author&gt;&lt;author&gt;Bonekat, H. William&lt;/author&gt;&lt;/authors&gt;&lt;/contributors&gt;&lt;auth-address&gt;Department of Internal Medicine, University of California, Davis, Sacramento, CA 95817, USA. kahardin@ucdavis.edu&lt;/auth-address&gt;&lt;titles&gt;&lt;title&gt;Sleep in critically ill chemically paralyzed patients requiring mechanical ventilation&lt;/title&gt;&lt;secondary-title&gt;Chest&lt;/secondary-title&gt;&lt;/titles&gt;&lt;periodical&gt;&lt;full-title&gt;Chest&lt;/full-title&gt;&lt;/periodical&gt;&lt;pages&gt;1468-1477&lt;/pages&gt;&lt;volume&gt;129&lt;/volume&gt;&lt;number&gt;6&lt;/number&gt;&lt;dates&gt;&lt;year&gt;2006&lt;/year&gt;&lt;pub-dates&gt;&lt;date&gt;2006/6&lt;/date&gt;&lt;/pub-dates&gt;&lt;/dates&gt;&lt;isbn&gt;0012-3692&lt;/isbn&gt;&lt;urls&gt;&lt;related-urls&gt;&lt;url&gt;http://dx.doi.org/10.1378/chest.129.6.1468&lt;/url&gt;&lt;url&gt;https://www.ncbi.nlm.nih.gov/pubmed/16778263&lt;/url&gt;&lt;url&gt;https://linkinghub.elsevier.com/retrieve/pii/S0012-3692(15)50748-4&lt;/url&gt;&lt;url&gt;https://journal.publications.chestnet.org/article.aspx?doi=10.1378/chest.129.6.1468&lt;/url&gt;&lt;/related-urls&gt;&lt;pdf-urls&gt;&lt;url&gt;All Papers/H/Hardin et al. 2006 - Sleep in critically ill chemically paralyzed patients requiring mechanical ventilation.pdf&lt;/url&gt;&lt;/pdf-urls&gt;&lt;/urls&gt;&lt;electronic-resource-num&gt;10.1378/chest.129.6.1468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0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4440675A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260029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ain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E1103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3705D5" w14:textId="63AC900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40%)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F773F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2F773F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0E7BB03" w14:textId="49BF3A1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 (reported by 20.2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4FE14AA" w14:textId="318801F1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lastRenderedPageBreak/>
              <w:t>* Zhang N 152 (reported by 63.2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26BAEE6" w14:textId="44C6AD6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N 100 (reported by 13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8219230" w14:textId="14F683A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58.8 - 91.2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AF1ECBE" w14:textId="5024C16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59.1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E13FC6D" w14:textId="2D1D8229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Hofhui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4 (reported by 21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ofhuis&lt;/Author&gt;&lt;Year&gt;2008&lt;/Year&gt;&lt;RecNum&gt;2070&lt;/RecNum&gt;&lt;DisplayText&gt;[20]&lt;/DisplayText&gt;&lt;record&gt;&lt;rec-number&gt;2070&lt;/rec-number&gt;&lt;foreign-keys&gt;&lt;key app="EN" db-id="v9razzrwmtv29zeet5tvadzm9d5dffdd0s55" timestamp="1507232822"&gt;2070&lt;/key&gt;&lt;/foreign-keys&gt;&lt;ref-type name="Journal Article"&gt;17&lt;/ref-type&gt;&lt;contributors&gt;&lt;authors&gt;&lt;author&gt;Hofhuis, José G. M.&lt;/author&gt;&lt;author&gt;Spronk, Peter E.&lt;/author&gt;&lt;author&gt;van Stel, Henk F.&lt;/author&gt;&lt;author&gt;Schrijvers, Augustinus J. P.&lt;/author&gt;&lt;author&gt;Rommes, Johannes H.&lt;/author&gt;&lt;author&gt;Bakker, Jan&lt;/author&gt;&lt;/authors&gt;&lt;/contributors&gt;&lt;auth-address&gt;Department of Intensive Care Medicine, Gelre Hospital, Lukas, Apeldoorn, The Netherlands. j.hofhuis@gelre.nl&lt;/auth-address&gt;&lt;titles&gt;&lt;title&gt;Experiences of critically ill patients in the ICU&lt;/title&gt;&lt;secondary-title&gt;Intensive Crit. Care Nurs.&lt;/secondary-title&gt;&lt;/titles&gt;&lt;periodical&gt;&lt;full-title&gt;Intensive Crit. Care Nurs.&lt;/full-title&gt;&lt;/periodical&gt;&lt;pages&gt;300-313&lt;/pages&gt;&lt;volume&gt;24&lt;/volume&gt;&lt;number&gt;5&lt;/number&gt;&lt;dates&gt;&lt;year&gt;2008&lt;/year&gt;&lt;pub-dates&gt;&lt;date&gt;2008/10&lt;/date&gt;&lt;/pub-dates&gt;&lt;/dates&gt;&lt;isbn&gt;0964-3397&lt;/isbn&gt;&lt;urls&gt;&lt;related-urls&gt;&lt;url&gt;http://dx.doi.org/10.1016/j.iccn.2008.03.004&lt;/url&gt;&lt;url&gt;https://www.ncbi.nlm.nih.gov/pubmed/18472265&lt;/url&gt;&lt;url&gt;https://linkinghub.elsevier.com/retrieve/pii/S0964-3397(08)00032-3&lt;/url&gt;&lt;/related-urls&gt;&lt;pdf-urls&gt;&lt;url&gt;All Papers/H/Hofhuis et al. 2008 - Experiences of critically ill patients in the ICU.pdf&lt;/url&gt;&lt;/pdf-urls&gt;&lt;/urls&gt;&lt;electronic-resource-num&gt;10.1016/j.iccn.2008.03.004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0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FC7E5C5" w14:textId="601739A2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.6/ 4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C6A04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001C0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66EF3D18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C9B89D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ear, anxiety, or stres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BC65D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9B6D87" w14:textId="00EBD9C4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(32004) N 100 (reported by 9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9C5A305" w14:textId="7AA1421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(2904), N 104 (reported by 9.6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E0BBB87" w14:textId="1403C77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(32006) N 34 (reported by 70.6 - 91.2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325F32C" w14:textId="6B6959B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27.3 - 56.1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1EEC39D" w14:textId="0ED756CF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Hofhui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2846) N 24 (reported by 2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ofhuis&lt;/Author&gt;&lt;Year&gt;2008&lt;/Year&gt;&lt;RecNum&gt;2070&lt;/RecNum&gt;&lt;DisplayText&gt;[20]&lt;/DisplayText&gt;&lt;record&gt;&lt;rec-number&gt;2070&lt;/rec-number&gt;&lt;foreign-keys&gt;&lt;key app="EN" db-id="v9razzrwmtv29zeet5tvadzm9d5dffdd0s55" timestamp="1507232822"&gt;2070&lt;/key&gt;&lt;/foreign-keys&gt;&lt;ref-type name="Journal Article"&gt;17&lt;/ref-type&gt;&lt;contributors&gt;&lt;authors&gt;&lt;author&gt;Hofhuis, José G. M.&lt;/author&gt;&lt;author&gt;Spronk, Peter E.&lt;/author&gt;&lt;author&gt;van Stel, Henk F.&lt;/author&gt;&lt;author&gt;Schrijvers, Augustinus J. P.&lt;/author&gt;&lt;author&gt;Rommes, Johannes H.&lt;/author&gt;&lt;author&gt;Bakker, Jan&lt;/author&gt;&lt;/authors&gt;&lt;/contributors&gt;&lt;auth-address&gt;Department of Intensive Care Medicine, Gelre Hospital, Lukas, Apeldoorn, The Netherlands. j.hofhuis@gelre.nl&lt;/auth-address&gt;&lt;titles&gt;&lt;title&gt;Experiences of critically ill patients in the ICU&lt;/title&gt;&lt;secondary-title&gt;Intensive Crit. Care Nurs.&lt;/secondary-title&gt;&lt;/titles&gt;&lt;periodical&gt;&lt;full-title&gt;Intensive Crit. Care Nurs.&lt;/full-title&gt;&lt;/periodical&gt;&lt;pages&gt;300-313&lt;/pages&gt;&lt;volume&gt;24&lt;/volume&gt;&lt;number&gt;5&lt;/number&gt;&lt;dates&gt;&lt;year&gt;2008&lt;/year&gt;&lt;pub-dates&gt;&lt;date&gt;2008/10&lt;/date&gt;&lt;/pub-dates&gt;&lt;/dates&gt;&lt;isbn&gt;0964-3397&lt;/isbn&gt;&lt;urls&gt;&lt;related-urls&gt;&lt;url&gt;http://dx.doi.org/10.1016/j.iccn.2008.03.004&lt;/url&gt;&lt;url&gt;https://www.ncbi.nlm.nih.gov/pubmed/18472265&lt;/url&gt;&lt;url&gt;https://linkinghub.elsevier.com/retrieve/pii/S0964-3397(08)00032-3&lt;/url&gt;&lt;/related-urls&gt;&lt;pdf-urls&gt;&lt;url&gt;All Papers/H/Hofhuis et al. 2008 - Experiences of critically ill patients in the ICU.pdf&lt;/url&gt;&lt;/pdf-urls&gt;&lt;/urls&gt;&lt;electronic-resource-num&gt;10.1016/j.iccn.2008.03.004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0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FD335B3" w14:textId="0A2B0932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(8465), N 84 (score 2.1/ 4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C001C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11CCE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E986FB3" w14:textId="77777777" w:rsidTr="002D0CAD">
        <w:trPr>
          <w:trHeight w:val="37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07A6E0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Headach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999B1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DFB8A5" w14:textId="4048F5BD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54.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BB630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D2587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E85E744" w14:textId="77777777" w:rsidTr="002D0CAD">
        <w:trPr>
          <w:trHeight w:val="31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01EEC8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yspnea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3256C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390942" w14:textId="475911F3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(20647) N 152 (reported by 38.8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24FC7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5889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99FC830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05F072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Cough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E62FF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CAD572" w14:textId="34B374C8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(20647) N 152 (reported by 57.9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D6B5186" w14:textId="34A7EF75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(32006) N 34 (reported by 44.1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237D1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82951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D2AE33C" w14:textId="77777777" w:rsidTr="00175AA3">
        <w:trPr>
          <w:trHeight w:val="24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CFB214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/V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EF7E8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D61C5F" w14:textId="77268420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36.4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0B30B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59C6C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5243C48" w14:textId="77777777" w:rsidTr="00175AA3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5C37B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Hunger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D1FC7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CF0F4F" w14:textId="2A4AEE21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34.8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8B3EB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F2A80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B5BC0AC" w14:textId="77777777" w:rsidTr="002D0CAD">
        <w:trPr>
          <w:trHeight w:val="15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294AAF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Thirs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22DBB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53C18B" w14:textId="7A00CD06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(32006), N 34 (79.4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349E9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5611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457BA19" w14:textId="77777777" w:rsidTr="00175AA3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FB5B3A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eeding to use toile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E7AA9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89547A" w14:textId="793AC16F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3046) N 66 (reported by 30.3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lastRenderedPageBreak/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7AA78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79023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C290492" w14:textId="77777777" w:rsidTr="00175AA3">
        <w:trPr>
          <w:trHeight w:val="31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8B260D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Being naked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F99D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C9948" w14:textId="7189534E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45.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91150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E09E6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A0CE287" w14:textId="77777777" w:rsidTr="002D0CAD">
        <w:trPr>
          <w:trHeight w:val="40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A13AB8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Gas exchang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566AFB" w14:textId="59C89DAC" w:rsidR="00F46F56" w:rsidRPr="00F46F56" w:rsidRDefault="00F46F56" w:rsidP="008D706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(2032) N 22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52D34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7F6E08" w14:textId="0B8C4449" w:rsidR="00F46F56" w:rsidRPr="00F46F56" w:rsidRDefault="00FE3367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Roche Campo </w:t>
            </w:r>
            <w:r w:rsidR="002D0CA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7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AD07B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A66D73E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5B049F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Being together with/ seen by other patient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CD2EB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85EC22" w14:textId="5295492F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34.8 - 48.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C0C37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17BAD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5D783BC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5C2DE8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eelings and worries related to family &amp; loved one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59E29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56955F" w14:textId="44257501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reported by 55.9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CAD212B" w14:textId="6C067489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58.8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8DE6FA6" w14:textId="47BC4F38" w:rsidR="00F46F56" w:rsidRPr="00F46F56" w:rsidRDefault="00FE3367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66 (reported by 54.4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E050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C4A41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6F509EBB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E58F6C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eeling lonel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C110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E71271" w14:textId="1E37F2AF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40.9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BB300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2F22A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56A5128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E64BC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iscomfor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F5845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E27A77" w14:textId="6365E728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3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B80D996" w14:textId="77FAF272" w:rsidR="00F46F56" w:rsidRPr="00F46F56" w:rsidRDefault="00FE3367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Jones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100 (reported by 45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928055D" w14:textId="7249C912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 (reported by 11.6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F62BD21" w14:textId="13B3B98B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22.7%)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D706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8D706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FE723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701F3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EA5B2E8" w14:textId="77777777" w:rsidTr="00175AA3">
        <w:trPr>
          <w:trHeight w:val="28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B82CA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eeling hot at nigh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9589D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D6A78C" w14:textId="1FF5E44D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32.4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66B8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B88A7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072648A" w14:textId="77777777" w:rsidTr="002D0CAD">
        <w:trPr>
          <w:trHeight w:val="24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CD2B6C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eeling cold at nigh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07B07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09A417" w14:textId="639488CE" w:rsidR="00F46F56" w:rsidRPr="00F46F56" w:rsidRDefault="00FE3367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Ehlers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34 (11.8%)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E8DE8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AE72A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E131430" w14:textId="77777777" w:rsidTr="002D0CAD">
        <w:trPr>
          <w:trHeight w:val="33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87C81D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Inability to perform usual routine before sleep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4F36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CA7B59" w14:textId="545140D1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reported by 57.1%, score 2.1/ 4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EB09B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E1234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C3E00FE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FA548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“Environment” or “space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895F6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1E2AF8" w14:textId="21958A0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N 100 (reported by 21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7632E2F" w14:textId="522A2E7A" w:rsidR="00F46F56" w:rsidRPr="00F46F56" w:rsidRDefault="00FE3367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Ehlers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34 (50.0%)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EF7C7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87C93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D256FFF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B8F6D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Unfamiliar/ strange environment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E2D63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41180F" w14:textId="546FBFF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reported by 42.1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844CFA3" w14:textId="5E255CEC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47.1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2DE9866" w14:textId="48B8C893" w:rsidR="00F46F56" w:rsidRPr="00F46F56" w:rsidRDefault="00F46F56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D0CA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66 (reported by 51.5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89686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763D9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676E7BE" w14:textId="77777777" w:rsidTr="002D0CAD">
        <w:trPr>
          <w:trHeight w:val="33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464E92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Unfamiliar nurse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412C1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446E9A" w14:textId="07FA1AFA" w:rsidR="00F46F56" w:rsidRPr="00F46F56" w:rsidRDefault="00FE3367" w:rsidP="00FE336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34 (55.9%)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53EF6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13F3A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661EC07F" w14:textId="77777777" w:rsidTr="002D0CAD">
        <w:trPr>
          <w:trHeight w:val="31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545F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lastRenderedPageBreak/>
              <w:t>“Equipment 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798AF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5F496" w14:textId="61101736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/4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14EED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1A96F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4DB3375" w14:textId="77777777" w:rsidTr="00175AA3">
        <w:trPr>
          <w:trHeight w:val="24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CBBF03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“Bed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6BA36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6904BB" w14:textId="579743C7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.3/4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750F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1B496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BB80E72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51D6D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ursing care &amp; intervention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ABA69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28FF9" w14:textId="229F629F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N 100 (reported by 14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2FA283C" w14:textId="5FC2934F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reported by 36.2%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1E66B67" w14:textId="35FDAC2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t</w:t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47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21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1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FB30D94" w14:textId="24B45A6C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31CEBB0" w14:textId="4C84FB95" w:rsidR="00F46F56" w:rsidRPr="00F46F56" w:rsidRDefault="003A74DD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Freedman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03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78AA1C5" w14:textId="273BB031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.1/ 4)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6CCC7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EC0EFF" w14:textId="23DAFAF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F0847D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But in Nicolas study, reported to have been a factor by N 11/ 104 (objective measure of # of interventions did not show this effect)</w:t>
            </w:r>
          </w:p>
        </w:tc>
      </w:tr>
      <w:tr w:rsidR="00F46F56" w:rsidRPr="00F46F56" w14:paraId="1ABD7225" w14:textId="77777777" w:rsidTr="002D0CAD">
        <w:trPr>
          <w:trHeight w:val="24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0EE602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Vital sign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9AB63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4D2D80" w14:textId="447713B4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D7795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55EEF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B6F60BA" w14:textId="77777777" w:rsidTr="002D0CAD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D0A4F1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hlebotom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54B7E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1FC041" w14:textId="69C1A22A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1F655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7E96E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F00B4FA" w14:textId="77777777" w:rsidTr="002D0CAD">
        <w:trPr>
          <w:trHeight w:val="31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DE8661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Medication administration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D603A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577517" w14:textId="1CCFC4E7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E3367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E3367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33AF2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D31CB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E936E07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2BAC4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Diagnostic tests/ Procedure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7C978D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CED6D0" w14:textId="7E40F3A4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 N 47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21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1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B13B431" w14:textId="40364D51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27.3%)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DF49258" w14:textId="0FB57AD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A9F0BF1" w14:textId="36C070D5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299EB73" w14:textId="7749EEC1" w:rsidR="00F46F56" w:rsidRPr="00F46F56" w:rsidRDefault="00F46F56" w:rsidP="00D965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.3/ 4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EA7EE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12715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9D12FF5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F0BE57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Worries about unpredictable check/ being constantly observed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C2C12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7811A9" w14:textId="224194D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reported by 48%)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14A7835" w14:textId="48F7B307" w:rsidR="00F46F56" w:rsidRPr="00F46F56" w:rsidRDefault="00F46F56" w:rsidP="003A74D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31.8%)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A74D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3A74D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F24DB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D264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37525C7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298128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ois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4C8305" w14:textId="182CE955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 N 22 (accounted for 17% of arousals)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2001&lt;/Year&gt;&lt;RecNum&gt;2005&lt;/RecNum&gt;&lt;DisplayText&gt;[23]&lt;/DisplayText&gt;&lt;record&gt;&lt;rec-number&gt;2005&lt;/rec-number&gt;&lt;foreign-keys&gt;&lt;key app="EN" db-id="v9razzrwmtv29zeet5tvadzm9d5dffdd0s55" timestamp="1507232818"&gt;2005&lt;/key&gt;&lt;/foreign-keys&gt;&lt;ref-type name="Journal Article"&gt;17&lt;/ref-type&gt;&lt;contributors&gt;&lt;authors&gt;&lt;author&gt;Freedman, N. S.&lt;/author&gt;&lt;author&gt;Gazendam, J.&lt;/author&gt;&lt;author&gt;Levan, L.&lt;/author&gt;&lt;author&gt;Pack, A. I.&lt;/author&gt;&lt;author&gt;Schwab, R. J.&lt;/author&gt;&lt;/authors&gt;&lt;/contributors&gt;&lt;auth-address&gt;Penn Center for Sleep Disorders, Pulmonary, Allergy and Critical Care Division, Department of Medicine and the Center for Sleep and Respiratory Neurobiology, University of Pennsylvania Medical Center, Philadelphia 19104, USA.&lt;/auth-address&gt;&lt;titles&gt;&lt;title&gt;Abnormal sleep/wake cycles and the effect of environmental noise on sleep disruption in the intensive care unit&lt;/title&gt;&lt;secondary-title&gt;Am. J. Respir. Crit. Care Med.&lt;/secondary-title&gt;&lt;/titles&gt;&lt;periodical&gt;&lt;full-title&gt;Am. J. Respir. Crit. Care Med.&lt;/full-title&gt;&lt;/periodical&gt;&lt;pages&gt;451-457&lt;/pages&gt;&lt;volume&gt;163&lt;/volume&gt;&lt;number&gt;2&lt;/number&gt;&lt;dates&gt;&lt;year&gt;2001&lt;/year&gt;&lt;pub-dates&gt;&lt;date&gt;2001/2&lt;/date&gt;&lt;/pub-dates&gt;&lt;/dates&gt;&lt;isbn&gt;1073-449X&lt;/isbn&gt;&lt;urls&gt;&lt;related-urls&gt;&lt;url&gt;http://dx.doi.org/10.1164/ajrccm.163.2.9912128&lt;/url&gt;&lt;url&gt;https://www.ncbi.nlm.nih.gov/pubmed/11179121&lt;/url&gt;&lt;url&gt;http://www.atsjournals.org/doi/abs/10.1164/ajrccm.163.2.9912128?url_ver=Z39.88-2003&amp;amp;rfr_id=ori:rid:crossref.org&amp;amp;rfr_dat=cr_pub%3dpubmed&lt;/url&gt;&lt;/related-urls&gt;&lt;pdf-urls&gt;&lt;url&gt;All Papers/F/Freedman et al. 2001 - Abnormal sleep - wake cycles and the effect of environmental noise on sleep disruption in the intensive care unit.pdf&lt;/url&gt;&lt;/pdf-urls&gt;&lt;/urls&gt;&lt;electronic-resource-num&gt;10.1164/ajrccm.163.2.9912128&lt;/electronic-resource-num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3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A4B2617" w14:textId="7624F439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2 (accounted for 10% of nighttime arousals)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00120F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597633" w14:textId="22D8C335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42%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118424B" w14:textId="66A39E8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Nicolas N 104 (reported by 10.6%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icolás&lt;/Author&gt;&lt;Year&gt;2008&lt;/Year&gt;&lt;RecNum&gt;1978&lt;/RecNum&gt;&lt;DisplayText&gt;[4]&lt;/DisplayText&gt;&lt;record&gt;&lt;rec-number&gt;1978&lt;/rec-number&gt;&lt;foreign-keys&gt;&lt;key app="EN" db-id="v9razzrwmtv29zeet5tvadzm9d5dffdd0s55" timestamp="1507232816"&gt;1978&lt;/key&gt;&lt;/foreign-keys&gt;&lt;ref-type name="Journal Article"&gt;17&lt;/ref-type&gt;&lt;contributors&gt;&lt;authors&gt;&lt;author&gt;Nicolás, Ana&lt;/author&gt;&lt;author&gt;Aizpitarte, Eva&lt;/author&gt;&lt;author&gt;Iruarrizaga, Angélica&lt;/author&gt;&lt;author&gt;Vázquez, Mónica&lt;/author&gt;&lt;author&gt;Margall, Angeles&lt;/author&gt;&lt;author&gt;Asiain, Carmen&lt;/author&gt;&lt;/authors&gt;&lt;/contributors&gt;&lt;auth-address&gt;Critical Care Unit, Clínica Universitaria, Associate Lecturer of the Universidad de Navarra, Pamplona, Spain.&lt;/auth-address&gt;&lt;titles&gt;&lt;title&gt;Perception of night-time sleep by surgical patients in an intensive care unit&lt;/title&gt;&lt;secondary-title&gt;Nurs. Crit. Care&lt;/secondary-title&gt;&lt;/titles&gt;&lt;periodical&gt;&lt;full-title&gt;Nurs. Crit. Care&lt;/full-title&gt;&lt;/periodical&gt;&lt;pages&gt;25-33&lt;/pages&gt;&lt;volume&gt;13&lt;/volume&gt;&lt;number&gt;1&lt;/number&gt;&lt;dates&gt;&lt;year&gt;2008&lt;/year&gt;&lt;pub-dates&gt;&lt;date&gt;2008/1&lt;/date&gt;&lt;/pub-dates&gt;&lt;/dates&gt;&lt;isbn&gt;1362-1017&lt;/isbn&gt;&lt;urls&gt;&lt;related-urls&gt;&lt;url&gt;http://dx.doi.org/10.1111/j.1478-5153.2007.00255.x&lt;/url&gt;&lt;url&gt;https://www.ncbi.nlm.nih.gov/pubmed/18226052&lt;/url&gt;&lt;/related-urls&gt;&lt;pdf-urls&gt;&lt;url&gt;All Papers/N/Nicolás et al. 2008 - Perception of night-time sleep by surgical patients in an intensive care unit.pdf&lt;/url&gt;&lt;/pdf-urls&gt;&lt;/urls&gt;&lt;electronic-resource-num&gt;10.1111/j.1478-5153.2007.00255.x&lt;/electronic-resource-num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4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AB400D4" w14:textId="2E04FBCE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variably reported by 13.2 - 34.2%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69086BB" w14:textId="103CDD1D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N 100 (reported by 51%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18D72DF" w14:textId="54889D8D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 N 47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21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1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A7CC508" w14:textId="18111F4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91.2%)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9654A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D9654A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14:paraId="6F9F8C96" w14:textId="63E91C8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Hofhui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4 (reported by 54%)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ofhuis&lt;/Author&gt;&lt;Year&gt;2008&lt;/Year&gt;&lt;RecNum&gt;2070&lt;/RecNum&gt;&lt;DisplayText&gt;[20]&lt;/DisplayText&gt;&lt;record&gt;&lt;rec-number&gt;2070&lt;/rec-number&gt;&lt;foreign-keys&gt;&lt;key app="EN" db-id="v9razzrwmtv29zeet5tvadzm9d5dffdd0s55" timestamp="1507232822"&gt;2070&lt;/key&gt;&lt;/foreign-keys&gt;&lt;ref-type name="Journal Article"&gt;17&lt;/ref-type&gt;&lt;contributors&gt;&lt;authors&gt;&lt;author&gt;Hofhuis, José G. M.&lt;/author&gt;&lt;author&gt;Spronk, Peter E.&lt;/author&gt;&lt;author&gt;van Stel, Henk F.&lt;/author&gt;&lt;author&gt;Schrijvers, Augustinus J. P.&lt;/author&gt;&lt;author&gt;Rommes, Johannes H.&lt;/author&gt;&lt;author&gt;Bakker, Jan&lt;/author&gt;&lt;/authors&gt;&lt;/contributors&gt;&lt;auth-address&gt;Department of Intensive Care Medicine, Gelre Hospital, Lukas, Apeldoorn, The Netherlands. j.hofhuis@gelre.nl&lt;/auth-address&gt;&lt;titles&gt;&lt;title&gt;Experiences of critically ill patients in the ICU&lt;/title&gt;&lt;secondary-title&gt;Intensive Crit. Care Nurs.&lt;/secondary-title&gt;&lt;/titles&gt;&lt;periodical&gt;&lt;full-title&gt;Intensive Crit. Care Nurs.&lt;/full-title&gt;&lt;/periodical&gt;&lt;pages&gt;300-313&lt;/pages&gt;&lt;volume&gt;24&lt;/volume&gt;&lt;number&gt;5&lt;/number&gt;&lt;dates&gt;&lt;year&gt;2008&lt;/year&gt;&lt;pub-dates&gt;&lt;date&gt;2008/10&lt;/date&gt;&lt;/pub-dates&gt;&lt;/dates&gt;&lt;isbn&gt;0964-3397&lt;/isbn&gt;&lt;urls&gt;&lt;related-urls&gt;&lt;url&gt;http://dx.doi.org/10.1016/j.iccn.2008.03.004&lt;/url&gt;&lt;url&gt;https://www.ncbi.nlm.nih.gov/pubmed/18472265&lt;/url&gt;&lt;url&gt;https://linkinghub.elsevier.com/retrieve/pii/S0964-3397(08)00032-3&lt;/url&gt;&lt;/related-urls&gt;&lt;pdf-urls&gt;&lt;url&gt;All Papers/H/Hofhuis et al. 2008 - Experiences of critically ill patients in the ICU.pdf&lt;/url&gt;&lt;/pdf-urls&gt;&lt;/urls&gt;&lt;electronic-resource-num&gt;10.1016/j.iccn.2008.03.004&lt;/electronic-resource-num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0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6E137AC" w14:textId="6091CE71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8601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921B1F4" w14:textId="54A9AF4C" w:rsidR="00F46F56" w:rsidRPr="00F46F56" w:rsidRDefault="00F46F56" w:rsidP="00F8601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8601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4A9C5" w14:textId="1FF96252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 N 53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21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1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9E1B305" w14:textId="0EEC72B6" w:rsidR="00F46F56" w:rsidRPr="00F46F56" w:rsidRDefault="00F46F56" w:rsidP="00F8601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9DB974" w14:textId="3D3DB21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isk N 31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isk&lt;/Author&gt;&lt;Year&gt;2003&lt;/Year&gt;&lt;RecNum&gt;1979&lt;/RecNum&gt;&lt;DisplayText&gt;[9]&lt;/DisplayText&gt;&lt;record&gt;&lt;rec-number&gt;1979&lt;/rec-number&gt;&lt;foreign-keys&gt;&lt;key app="EN" db-id="v9razzrwmtv29zeet5tvadzm9d5dffdd0s55" timestamp="1507232816"&gt;1979&lt;/key&gt;&lt;/foreign-keys&gt;&lt;ref-type name="Journal Article"&gt;17&lt;/ref-type&gt;&lt;contributors&gt;&lt;authors&gt;&lt;author&gt;Frisk, Ulla&lt;/author&gt;&lt;author&gt;Nordström, Gun&lt;/author&gt;&lt;/authors&gt;&lt;/contributors&gt;&lt;auth-address&gt;South Stockholm General Hospital (Sodersjukhuset), Hospital Management, 9th Floor, 118 83 Stockholm, Sweden. ulla.frisk@sos.sll.se&lt;/auth-address&gt;&lt;titles&gt;&lt;title&gt;Patients&amp;apos; sleep in an intensive care unit--patients&amp;apos; and nurses&amp;apos; perception&lt;/title&gt;&lt;secondary-title&gt;Intensive Crit. Care Nurs.&lt;/secondary-title&gt;&lt;/titles&gt;&lt;periodical&gt;&lt;full-title&gt;Intensive Crit. Care Nurs.&lt;/full-title&gt;&lt;/periodical&gt;&lt;pages&gt;342-349&lt;/pages&gt;&lt;volume&gt;19&lt;/volume&gt;&lt;number&gt;6&lt;/number&gt;&lt;dates&gt;&lt;year&gt;2003&lt;/year&gt;&lt;pub-dates&gt;&lt;date&gt;2003/12&lt;/date&gt;&lt;/pub-dates&gt;&lt;/dates&gt;&lt;isbn&gt;0964-3397&lt;/isbn&gt;&lt;urls&gt;&lt;related-urls&gt;&lt;url&gt;https://www.ncbi.nlm.nih.gov/pubmed/14637294&lt;/url&gt;&lt;url&gt;https://linkinghub.elsevier.com/retrieve/pii/S0964339703000764&lt;/url&gt;&lt;/related-urls&gt;&lt;pdf-urls&gt;&lt;url&gt;All Papers/F/Frisk and Nordström 2003 - Patients&amp;apos; sleep in an intensive care unit-patients&amp;apos; and nurses&amp;apos; perception.pdf&lt;/url&gt;&lt;/pdf-urls&gt;&lt;/urls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9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7E0940C" w14:textId="02E5EF15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Yinnon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2 (33%)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innon&lt;/Author&gt;&lt;Year&gt;1992&lt;/Year&gt;&lt;RecNum&gt;2073&lt;/RecNum&gt;&lt;DisplayText&gt;[24]&lt;/DisplayText&gt;&lt;record&gt;&lt;rec-number&gt;2073&lt;/rec-number&gt;&lt;foreign-keys&gt;&lt;key app="EN" db-id="v9razzrwmtv29zeet5tvadzm9d5dffdd0s55" timestamp="1507232822"&gt;2073&lt;/key&gt;&lt;/foreign-keys&gt;&lt;ref-type name="Journal Article"&gt;17&lt;/ref-type&gt;&lt;contributors&gt;&lt;authors&gt;&lt;author&gt;Yinnon, A. M.&lt;/author&gt;&lt;author&gt;Ilan, Y.&lt;/author&gt;&lt;author&gt;Tadmor, B.&lt;/author&gt;&lt;author&gt;Altarescu, G.&lt;/author&gt;&lt;author&gt;Hershko, C.&lt;/author&gt;&lt;/authors&gt;&lt;/contributors&gt;&lt;auth-address&gt;Department of Internal Medicine, Shaare Zedek Medical Centre, Jerusalem, Israel.&lt;/auth-address&gt;&lt;titles&gt;&lt;title&gt;Quality of sleep in the medical department&lt;/title&gt;&lt;secondary-title&gt;Br. J. Clin. Pract.&lt;/secondary-title&gt;&lt;/titles&gt;&lt;periodical&gt;&lt;full-title&gt;Br. J. Clin. Pract.&lt;/full-title&gt;&lt;/periodical&gt;&lt;pages&gt;88-91&lt;/pages&gt;&lt;volume&gt;46&lt;/volume&gt;&lt;number&gt;2&lt;/number&gt;&lt;dates&gt;&lt;year&gt;1992&lt;/year&gt;&lt;pub-dates&gt;&lt;date&gt;1992&lt;/date&gt;&lt;/pub-dates&gt;&lt;/dates&gt;&lt;isbn&gt;0007-0947&lt;/isbn&gt;&lt;urls&gt;&lt;related-urls&gt;&lt;url&gt;https://www.ncbi.nlm.nih.gov/pubmed/1457316&lt;/url&gt;&lt;/related-urls&gt;&lt;/urls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4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5D9C6254" w14:textId="35B0A3CC" w:rsidR="00F46F56" w:rsidRPr="00F46F56" w:rsidRDefault="00F46F56" w:rsidP="006E4D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Hu N 45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u&lt;/Author&gt;&lt;Year&gt;2015&lt;/Year&gt;&lt;RecNum&gt;2305&lt;/RecNum&gt;&lt;DisplayText&gt;[25]&lt;/DisplayText&gt;&lt;record&gt;&lt;rec-number&gt;2305&lt;/rec-number&gt;&lt;foreign-keys&gt;&lt;key app="EN" db-id="v9razzrwmtv29zeet5tvadzm9d5dffdd0s55" timestamp="1507232836"&gt;2305&lt;/key&gt;&lt;/foreign-keys&gt;&lt;ref-type name="Journal Article"&gt;17&lt;/ref-type&gt;&lt;contributors&gt;&lt;authors&gt;&lt;author&gt;Hu, R. F.&lt;/author&gt;&lt;author&gt;Jiang, X. Y.&lt;/author&gt;&lt;author&gt;Chen, J.&lt;/author&gt;&lt;author&gt;Zeng, Z.&lt;/author&gt;&lt;author&gt;Chen, X. Y.&lt;/author&gt;&lt;author&gt;Li, Y.&lt;/author&gt;&lt;author&gt;Huining, X.&lt;/author&gt;&lt;author&gt;Evans, D. J.&lt;/author&gt;&lt;/authors&gt;&lt;/contributors&gt;&lt;auth-address&gt;School of Nursing, Fujian Medical University, Fujian, China.&lt;/auth-address&gt;&lt;titles&gt;&lt;title&gt;Non-pharmacological interventions for sleep promotion in the intensive care unit&lt;/title&gt;&lt;secondary-title&gt;Cochrane Database Syst. Rev.&lt;/secondary-title&gt;&lt;/titles&gt;&lt;periodical&gt;&lt;full-title&gt;Cochrane Database Syst. Rev.&lt;/full-title&gt;&lt;/periodical&gt;&lt;pages&gt;Cd008808&lt;/pages&gt;&lt;number&gt;10&lt;/number&gt;&lt;keywords&gt;&lt;keyword&gt;Adult Delirium/*prevention &amp;amp; control Ear Protective Devices Eye Protective Devices Humans *Intensive Care Units Length of Stay Music Randomized Controlled Trials as Topic *Sleep Sleep Wake Disorders/*therapy Ventilators, Mechanical&lt;/keyword&gt;&lt;keyword&gt;20170921 - goodson.txt&lt;/keyword&gt;&lt;/keywords&gt;&lt;dates&gt;&lt;year&gt;2015&lt;/year&gt;&lt;pub-dates&gt;&lt;date&gt;2015&lt;/date&gt;&lt;/pub-dates&gt;&lt;/dates&gt;&lt;isbn&gt;1361-6137&lt;/isbn&gt;&lt;urls&gt;&lt;related-urls&gt;&lt;url&gt;http://dx.doi.org/10.1002/14651858.CD008808.pub2&lt;/url&gt;&lt;/related-urls&gt;&lt;/urls&gt;&lt;electronic-resource-num&gt;10.1002/14651858.CD008808.pub2&amp;#xD;10.1002/14651858.CD008808.pub2.&lt;/electronic-resource-num&gt;&lt;/record&gt;&lt;/Cite&gt;&lt;/EndNote&gt;</w:instrTex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6E4D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5]</w:t>
            </w:r>
            <w:r w:rsidR="006E4D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242C6751" w14:textId="77777777" w:rsidTr="002D0CAD">
        <w:trPr>
          <w:trHeight w:val="15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37276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lastRenderedPageBreak/>
              <w:t>Telemetry alarm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EF414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93196" w14:textId="34CE5812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8601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E0493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64C6D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BE1E5E6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84600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IV pump alarm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64989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3F1E4B" w14:textId="510480CF" w:rsidR="00F46F56" w:rsidRPr="00F46F56" w:rsidRDefault="002C389B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Freedman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03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8601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D79EEA0" w14:textId="5DE644DE" w:rsidR="00F46F56" w:rsidRPr="00F46F56" w:rsidRDefault="002D0CAD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N 100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8601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F8601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C43FA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C9AC4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EB3B088" w14:textId="77777777" w:rsidTr="002D0CAD">
        <w:trPr>
          <w:trHeight w:val="19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3D6972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ulse oximeter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02F96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27C195" w14:textId="02B46729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GcmVlZG1hbjwvQXV0aG9yPjxZZWFyPjE5OTk8L1llYXI+
PFJlY051bT4xOTgzPC9SZWNOdW0+PERpc3BsYXlUZXh0Pls1XTwvRGlzcGxheVRleHQ+PHJlY29y
ZD48cmVjLW51bWJlcj4xOTgzPC9yZWMtbnVtYmVyPjxmb3JlaWduLWtleXM+PGtleSBhcHA9IkVO
IiBkYi1pZD0idjlyYXp6cndtdHYyOXplZXQ1dHZhZHptOWQ1ZGZmZGQwczU1IiB0aW1lc3RhbXA9
IjE1MDcyMzI4MTciPjE5ODM8L2tleT48L2ZvcmVpZ24ta2V5cz48cmVmLXR5cGUgbmFtZT0iSm91
cm5hbCBBcnRpY2xlIj4xNzwvcmVmLXR5cGU+PGNvbnRyaWJ1dG9ycz48YXV0aG9ycz48YXV0aG9y
PkZyZWVkbWFuLCBOLiBTLjwvYXV0aG9yPjxhdXRob3I+S290emVyLCBOLjwvYXV0aG9yPjxhdXRo
b3I+U2Nod2FiLCBSLiBKLjwvYXV0aG9yPjwvYXV0aG9ycz48L2NvbnRyaWJ1dG9ycz48YXV0aC1h
ZGRyZXNzPkRlcGFydG1lbnQgb2YgTWVkaWNpbmUgYW5kIENlbnRlciBmb3IgU2xlZXAgYW5kIFJl
c3BpcmF0b3J5IE5ldXJvYmlvbG9neSwgVW5pdmVyc2l0eSBvZiBQZW5uc3lsdmFuaWEgTWVkaWNh
bCBDZW50ZXIsIFBoaWxhZGVscGhpYSwgUGVubnN5bHZhbmlhLCBVU0EuIG5laWxmQG1haWwubWVk
LnVwZW5uLmVkdTwvYXV0aC1hZGRyZXNzPjx0aXRsZXM+PHRpdGxlPlBhdGllbnQgcGVyY2VwdGlv
biBvZiBzbGVlcCBxdWFsaXR5IGFuZCBldGlvbG9neSBvZiBzbGVlcCBkaXNydXB0aW9uIGluIHRo
ZSBpbnRlbnNpdmUgY2FyZSB1bml0PC90aXRsZT48c2Vjb25kYXJ5LXRpdGxlPkFtLiBKLiBSZXNw
aXIuIENyaXQuIENhcmUgTWVkLjwvc2Vjb25kYXJ5LXRpdGxlPjwvdGl0bGVzPjxwZXJpb2RpY2Fs
PjxmdWxsLXRpdGxlPkFtLiBKLiBSZXNwaXIuIENyaXQuIENhcmUgTWVkLjwvZnVsbC10aXRsZT48
L3BlcmlvZGljYWw+PHBhZ2VzPjExNTUtMTE2MjwvcGFnZXM+PHZvbHVtZT4xNTk8L3ZvbHVtZT48
bnVtYmVyPjQgUHQgMTwvbnVtYmVyPjxkYXRlcz48eWVhcj4xOTk5PC95ZWFyPjxwdWItZGF0ZXM+
PGRhdGU+MTk5OS80PC9kYXRlPjwvcHViLWRhdGVzPjwvZGF0ZXM+PGlzYm4+MTA3My00NDlYPC9p
c2JuPjx1cmxzPjxyZWxhdGVkLXVybHM+PHVybD5odHRwOi8vZHguZG9pLm9yZy8xMC4xMTY0L2Fq
cmNjbS4xNTkuNC45ODA2MTQxPC91cmw+PHVybD5odHRwczovL3d3dy5uY2JpLm5sbS5uaWguZ292
L3B1Ym1lZC8xMDE5NDE2MDwvdXJsPjx1cmw+aHR0cDovL3d3dy5hdHNqb3VybmFscy5vcmcvZG9p
L2Ficy8xMC4xMTY0L2FqcmNjbS4xNTkuNC45ODA2MTQxP3VybF92ZXI9WjM5Ljg4LTIwMDMmYW1w
O3Jmcl9pZD1vcmk6cmlkOmNyb3NzcmVmLm9yZyZhbXA7cmZyX2RhdD1jcl9wdWIlM2RwdWJtZWQ8
L3VybD48L3JlbGF0ZWQtdXJscz48cGRmLXVybHM+PHVybD5BbGwgUGFwZXJzL0YvRnJlZWRtYW4g
ZXQgYWwuIDE5OTkgLSBQYXRpZW50IHBlcmNlcHRpb24gb2Ygc2xlZXAgcXVhbGl0eSBhbmQgZXRp
b2xvZ3kgb2Ygc2xlZXAgZGlzcnVwdGlvbiBpbiB0aGUgaW50ZW5zaXZlIGNhcmUgdW5pdC5wZGY8
L3VybD48L3BkZi11cmxzPjwvdXJscz48ZWxlY3Ryb25pYy1yZXNvdXJjZS1udW0+MTAuMTE2NC9h
anJjY20uMTU5LjQuOTgwNjE0MTwvZWxlY3Ryb25pYy1yZXNvdXJjZS1udW0+PC9yZWNvcmQ+PC9D
aXRlPjxDaXRlPjxBdXRob3I+RnJlZWRtYW48L0F1dGhvcj48WWVhcj4xOTk5PC9ZZWFyPjxSZWNO
dW0+MTk4MzwvUmVjTnVtPjxyZWNvcmQ+PHJlYy1udW1iZXI+MTk4MzwvcmVjLW51bWJlcj48Zm9y
ZWlnbi1rZXlzPjxrZXkgYXBwPSJFTiIgZGItaWQ9InY5cmF6enJ3bXR2Mjl6ZWV0NXR2YWR6bTlk
NWRmZmRkMHM1NSIgdGltZXN0YW1wPSIxNTA3MjMyODE3Ij4xOTgzPC9rZXk+PC9mb3JlaWduLWtl
eXM+PHJlZi10eXBlIG5hbWU9IkpvdXJuYWwgQXJ0aWNsZSI+MTc8L3JlZi10eXBlPjxjb250cmli
dXRvcnM+PGF1dGhvcnM+PGF1dGhvcj5GcmVlZG1hbiwgTi4gUy48L2F1dGhvcj48YXV0aG9yPktv
dHplciwgTi48L2F1dGhvcj48YXV0aG9yPlNjaHdhYiwgUi4gSi48L2F1dGhvcj48L2F1dGhvcnM+
PC9jb250cmlidXRvcnM+PGF1dGgtYWRkcmVzcz5EZXBhcnRtZW50IG9mIE1lZGljaW5lIGFuZCBD
ZW50ZXIgZm9yIFNsZWVwIGFuZCBSZXNwaXJhdG9yeSBOZXVyb2Jpb2xvZ3ksIFVuaXZlcnNpdHkg
b2YgUGVubnN5bHZhbmlhIE1lZGljYWwgQ2VudGVyLCBQaGlsYWRlbHBoaWEsIFBlbm5zeWx2YW5p
YSwgVVNBLiBuZWlsZkBtYWlsLm1lZC51cGVubi5lZHU8L2F1dGgtYWRkcmVzcz48dGl0bGVzPjx0
aXRsZT5QYXRpZW50IHBlcmNlcHRpb24gb2Ygc2xlZXAgcXVhbGl0eSBhbmQgZXRpb2xvZ3kgb2Yg
c2xlZXAgZGlzcnVwdGlvbiBpbiB0aGUgaW50ZW5zaXZlIGNhcmUgdW5pdDwvdGl0bGU+PHNlY29u
ZGFyeS10aXRsZT5BbS4gSi4gUmVzcGlyLiBDcml0LiBDYXJlIE1lZC48L3NlY29uZGFyeS10aXRs
ZT48L3RpdGxlcz48cGVyaW9kaWNhbD48ZnVsbC10aXRsZT5BbS4gSi4gUmVzcGlyLiBDcml0LiBD
YXJlIE1lZC48L2Z1bGwtdGl0bGU+PC9wZXJpb2RpY2FsPjxwYWdlcz4xMTU1LTExNjI8L3BhZ2Vz
Pjx2b2x1bWU+MTU5PC92b2x1bWU+PG51bWJlcj40IFB0IDE8L251bWJlcj48ZGF0ZXM+PHllYXI+
MTk5OTwveWVhcj48cHViLWRhdGVzPjxkYXRlPjE5OTkvNDwvZGF0ZT48L3B1Yi1kYXRlcz48L2Rh
dGVzPjxpc2JuPjEwNzMtNDQ5WDwvaXNibj48dXJscz48cmVsYXRlZC11cmxzPjx1cmw+aHR0cDov
L2R4LmRvaS5vcmcvMTAuMTE2NC9hanJjY20uMTU5LjQuOTgwNjE0MTwvdXJsPjx1cmw+aHR0cHM6
Ly93d3cubmNiaS5ubG0ubmloLmdvdi9wdWJtZWQvMTAxOTQxNjA8L3VybD48dXJsPmh0dHA6Ly93
d3cuYXRzam91cm5hbHMub3JnL2RvaS9hYnMvMTAuMTE2NC9hanJjY20uMTU5LjQuOTgwNjE0MT91
cmxfdmVyPVozOS44OC0yMDAzJmFtcDtyZnJfaWQ9b3JpOnJpZDpjcm9zc3JlZi5vcmcmYW1wO3Jm
cl9kYXQ9Y3JfcHViJTNkcHVibWVkPC91cmw+PC9yZWxhdGVkLXVybHM+PHBkZi11cmxzPjx1cmw+
QWxsIFBhcGVycy9GL0ZyZWVkbWFuIGV0IGFsLiAxOTk5IC0gUGF0aWVudCBwZXJjZXB0aW9uIG9m
IHNsZWVwIHF1YWxpdHkgYW5kIGV0aW9sb2d5IG9mIHNsZWVwIGRpc3J1cHRpb24gaW4gdGhlIGlu
dGVuc2l2ZSBjYXJlIHVuaXQucGRmPC91cmw+PC9wZGYtdXJscz48L3VybHM+PGVsZWN0cm9uaWMt
cmVzb3VyY2UtbnVtPjEwLjExNjQvYWpyY2NtLjE1OS40Ljk4MDYxNDE8L2VsZWN0cm9uaWMtcmVz
b3VyY2UtbnVtPjwvcmVjb3JkPjwvQ2l0ZT48L0VuZE5vdGU+AG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GcmVlZG1hbjwvQXV0aG9yPjxZZWFyPjE5OTk8L1llYXI+
PFJlY051bT4xOTgzPC9SZWNOdW0+PERpc3BsYXlUZXh0Pls1XTwvRGlzcGxheVRleHQ+PHJlY29y
ZD48cmVjLW51bWJlcj4xOTgzPC9yZWMtbnVtYmVyPjxmb3JlaWduLWtleXM+PGtleSBhcHA9IkVO
IiBkYi1pZD0idjlyYXp6cndtdHYyOXplZXQ1dHZhZHptOWQ1ZGZmZGQwczU1IiB0aW1lc3RhbXA9
IjE1MDcyMzI4MTciPjE5ODM8L2tleT48L2ZvcmVpZ24ta2V5cz48cmVmLXR5cGUgbmFtZT0iSm91
cm5hbCBBcnRpY2xlIj4xNzwvcmVmLXR5cGU+PGNvbnRyaWJ1dG9ycz48YXV0aG9ycz48YXV0aG9y
PkZyZWVkbWFuLCBOLiBTLjwvYXV0aG9yPjxhdXRob3I+S290emVyLCBOLjwvYXV0aG9yPjxhdXRo
b3I+U2Nod2FiLCBSLiBKLjwvYXV0aG9yPjwvYXV0aG9ycz48L2NvbnRyaWJ1dG9ycz48YXV0aC1h
ZGRyZXNzPkRlcGFydG1lbnQgb2YgTWVkaWNpbmUgYW5kIENlbnRlciBmb3IgU2xlZXAgYW5kIFJl
c3BpcmF0b3J5IE5ldXJvYmlvbG9neSwgVW5pdmVyc2l0eSBvZiBQZW5uc3lsdmFuaWEgTWVkaWNh
bCBDZW50ZXIsIFBoaWxhZGVscGhpYSwgUGVubnN5bHZhbmlhLCBVU0EuIG5laWxmQG1haWwubWVk
LnVwZW5uLmVkdTwvYXV0aC1hZGRyZXNzPjx0aXRsZXM+PHRpdGxlPlBhdGllbnQgcGVyY2VwdGlv
biBvZiBzbGVlcCBxdWFsaXR5IGFuZCBldGlvbG9neSBvZiBzbGVlcCBkaXNydXB0aW9uIGluIHRo
ZSBpbnRlbnNpdmUgY2FyZSB1bml0PC90aXRsZT48c2Vjb25kYXJ5LXRpdGxlPkFtLiBKLiBSZXNw
aXIuIENyaXQuIENhcmUgTWVkLjwvc2Vjb25kYXJ5LXRpdGxlPjwvdGl0bGVzPjxwZXJpb2RpY2Fs
PjxmdWxsLXRpdGxlPkFtLiBKLiBSZXNwaXIuIENyaXQuIENhcmUgTWVkLjwvZnVsbC10aXRsZT48
L3BlcmlvZGljYWw+PHBhZ2VzPjExNTUtMTE2MjwvcGFnZXM+PHZvbHVtZT4xNTk8L3ZvbHVtZT48
bnVtYmVyPjQgUHQgMTwvbnVtYmVyPjxkYXRlcz48eWVhcj4xOTk5PC95ZWFyPjxwdWItZGF0ZXM+
PGRhdGU+MTk5OS80PC9kYXRlPjwvcHViLWRhdGVzPjwvZGF0ZXM+PGlzYm4+MTA3My00NDlYPC9p
c2JuPjx1cmxzPjxyZWxhdGVkLXVybHM+PHVybD5odHRwOi8vZHguZG9pLm9yZy8xMC4xMTY0L2Fq
cmNjbS4xNTkuNC45ODA2MTQxPC91cmw+PHVybD5odHRwczovL3d3dy5uY2JpLm5sbS5uaWguZ292
L3B1Ym1lZC8xMDE5NDE2MDwvdXJsPjx1cmw+aHR0cDovL3d3dy5hdHNqb3VybmFscy5vcmcvZG9p
L2Ficy8xMC4xMTY0L2FqcmNjbS4xNTkuNC45ODA2MTQxP3VybF92ZXI9WjM5Ljg4LTIwMDMmYW1w
O3Jmcl9pZD1vcmk6cmlkOmNyb3NzcmVmLm9yZyZhbXA7cmZyX2RhdD1jcl9wdWIlM2RwdWJtZWQ8
L3VybD48L3JlbGF0ZWQtdXJscz48cGRmLXVybHM+PHVybD5BbGwgUGFwZXJzL0YvRnJlZWRtYW4g
ZXQgYWwuIDE5OTkgLSBQYXRpZW50IHBlcmNlcHRpb24gb2Ygc2xlZXAgcXVhbGl0eSBhbmQgZXRp
b2xvZ3kgb2Ygc2xlZXAgZGlzcnVwdGlvbiBpbiB0aGUgaW50ZW5zaXZlIGNhcmUgdW5pdC5wZGY8
L3VybD48L3BkZi11cmxzPjwvdXJscz48ZWxlY3Ryb25pYy1yZXNvdXJjZS1udW0+MTAuMTE2NC9h
anJjY20uMTU5LjQuOTgwNjE0MTwvZWxlY3Ryb25pYy1yZXNvdXJjZS1udW0+PC9yZWNvcmQ+PC9D
aXRlPjxDaXRlPjxBdXRob3I+RnJlZWRtYW48L0F1dGhvcj48WWVhcj4xOTk5PC9ZZWFyPjxSZWNO
dW0+MTk4MzwvUmVjTnVtPjxyZWNvcmQ+PHJlYy1udW1iZXI+MTk4MzwvcmVjLW51bWJlcj48Zm9y
ZWlnbi1rZXlzPjxrZXkgYXBwPSJFTiIgZGItaWQ9InY5cmF6enJ3bXR2Mjl6ZWV0NXR2YWR6bTlk
NWRmZmRkMHM1NSIgdGltZXN0YW1wPSIxNTA3MjMyODE3Ij4xOTgzPC9rZXk+PC9mb3JlaWduLWtl
eXM+PHJlZi10eXBlIG5hbWU9IkpvdXJuYWwgQXJ0aWNsZSI+MTc8L3JlZi10eXBlPjxjb250cmli
dXRvcnM+PGF1dGhvcnM+PGF1dGhvcj5GcmVlZG1hbiwgTi4gUy48L2F1dGhvcj48YXV0aG9yPktv
dHplciwgTi48L2F1dGhvcj48YXV0aG9yPlNjaHdhYiwgUi4gSi48L2F1dGhvcj48L2F1dGhvcnM+
PC9jb250cmlidXRvcnM+PGF1dGgtYWRkcmVzcz5EZXBhcnRtZW50IG9mIE1lZGljaW5lIGFuZCBD
ZW50ZXIgZm9yIFNsZWVwIGFuZCBSZXNwaXJhdG9yeSBOZXVyb2Jpb2xvZ3ksIFVuaXZlcnNpdHkg
b2YgUGVubnN5bHZhbmlhIE1lZGljYWwgQ2VudGVyLCBQaGlsYWRlbHBoaWEsIFBlbm5zeWx2YW5p
YSwgVVNBLiBuZWlsZkBtYWlsLm1lZC51cGVubi5lZHU8L2F1dGgtYWRkcmVzcz48dGl0bGVzPjx0
aXRsZT5QYXRpZW50IHBlcmNlcHRpb24gb2Ygc2xlZXAgcXVhbGl0eSBhbmQgZXRpb2xvZ3kgb2Yg
c2xlZXAgZGlzcnVwdGlvbiBpbiB0aGUgaW50ZW5zaXZlIGNhcmUgdW5pdDwvdGl0bGU+PHNlY29u
ZGFyeS10aXRsZT5BbS4gSi4gUmVzcGlyLiBDcml0LiBDYXJlIE1lZC48L3NlY29uZGFyeS10aXRs
ZT48L3RpdGxlcz48cGVyaW9kaWNhbD48ZnVsbC10aXRsZT5BbS4gSi4gUmVzcGlyLiBDcml0LiBD
YXJlIE1lZC48L2Z1bGwtdGl0bGU+PC9wZXJpb2RpY2FsPjxwYWdlcz4xMTU1LTExNjI8L3BhZ2Vz
Pjx2b2x1bWU+MTU5PC92b2x1bWU+PG51bWJlcj40IFB0IDE8L251bWJlcj48ZGF0ZXM+PHllYXI+
MTk5OTwveWVhcj48cHViLWRhdGVzPjxkYXRlPjE5OTkvNDwvZGF0ZT48L3B1Yi1kYXRlcz48L2Rh
dGVzPjxpc2JuPjEwNzMtNDQ5WDwvaXNibj48dXJscz48cmVsYXRlZC11cmxzPjx1cmw+aHR0cDov
L2R4LmRvaS5vcmcvMTAuMTE2NC9hanJjY20uMTU5LjQuOTgwNjE0MTwvdXJsPjx1cmw+aHR0cHM6
Ly93d3cubmNiaS5ubG0ubmloLmdvdi9wdWJtZWQvMTAxOTQxNjA8L3VybD48dXJsPmh0dHA6Ly93
d3cuYXRzam91cm5hbHMub3JnL2RvaS9hYnMvMTAuMTE2NC9hanJjY20uMTU5LjQuOTgwNjE0MT91
cmxfdmVyPVozOS44OC0yMDAzJmFtcDtyZnJfaWQ9b3JpOnJpZDpjcm9zc3JlZi5vcmcmYW1wO3Jm
cl9kYXQ9Y3JfcHViJTNkcHVibWVkPC91cmw+PC9yZWxhdGVkLXVybHM+PHBkZi11cmxzPjx1cmw+
QWxsIFBhcGVycy9GL0ZyZWVkbWFuIGV0IGFsLiAxOTk5IC0gUGF0aWVudCBwZXJjZXB0aW9uIG9m
IHNsZWVwIHF1YWxpdHkgYW5kIGV0aW9sb2d5IG9mIHNsZWVwIGRpc3J1cHRpb24gaW4gdGhlIGlu
dGVuc2l2ZSBjYXJlIHVuaXQucGRmPC91cmw+PC9wZGYtdXJscz48L3VybHM+PGVsZWN0cm9uaWMt
cmVzb3VyY2UtbnVtPjEwLjExNjQvYWpyY2NtLjE1OS40Ljk4MDYxNDE8L2VsZWN0cm9uaWMtcmVz
b3VyY2UtbnVtPjwvcmVjb3JkPjwvQ2l0ZT48L0VuZE5vdGU+AG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3A5C0D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EA405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5030547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884A91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Others talking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A16B8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A5EAA2" w14:textId="329E000E" w:rsidR="00F46F56" w:rsidRPr="00F46F56" w:rsidRDefault="002C389B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Little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116 (reported by 33%)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C274097" w14:textId="7274EC1B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N 152 (variably reported by 15.8-40.8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3&lt;/Year&gt;&lt;RecNum&gt;1999&lt;/RecNum&gt;&lt;DisplayText&gt;[18]&lt;/DisplayText&gt;&lt;record&gt;&lt;rec-number&gt;1999&lt;/rec-number&gt;&lt;foreign-keys&gt;&lt;key app="EN" db-id="v9razzrwmtv29zeet5tvadzm9d5dffdd0s55" timestamp="1507232818"&gt;1999&lt;/key&gt;&lt;/foreign-keys&gt;&lt;ref-type name="Journal Article"&gt;17&lt;/ref-type&gt;&lt;contributors&gt;&lt;authors&gt;&lt;author&gt;Zhang, Lei&lt;/author&gt;&lt;author&gt;Sha, Yong Sheng&lt;/author&gt;&lt;author&gt;Kong, Qing Qing&lt;/author&gt;&lt;author&gt;Woo, Jennifer Ai-Lian&lt;/author&gt;&lt;author&gt;Miller, Adam R.&lt;/author&gt;&lt;author&gt;Li, Hong Wei&lt;/author&gt;&lt;author&gt;Zhou, Li Xin&lt;/author&gt;&lt;author&gt;Zhou, Yi&lt;/author&gt;&lt;author&gt;Wang, Chang Li&lt;/author&gt;&lt;/authors&gt;&lt;/contributors&gt;&lt;auth-address&gt;Tianjin Lung Cancer Center, Department of Thoracic Surgery, Tianjin Medical University Cancer Institute and Hospital, Tianjin, 300060, People&amp;apos;s Republic of China. raymd728@yahoo.com.cn&lt;/auth-address&gt;&lt;titles&gt;&lt;title&gt;Factors that affect sleep quality: perceptions made by patients in the intensive care unit after thoracic surgery&lt;/title&gt;&lt;secondary-title&gt;Support. Care Cancer&lt;/secondary-title&gt;&lt;/titles&gt;&lt;periodical&gt;&lt;full-title&gt;Support. Care Cancer&lt;/full-title&gt;&lt;/periodical&gt;&lt;pages&gt;2091-2096&lt;/pages&gt;&lt;volume&gt;21&lt;/volume&gt;&lt;number&gt;8&lt;/number&gt;&lt;dates&gt;&lt;year&gt;2013&lt;/year&gt;&lt;pub-dates&gt;&lt;date&gt;2013/8&lt;/date&gt;&lt;/pub-dates&gt;&lt;/dates&gt;&lt;isbn&gt;0941-4355&lt;/isbn&gt;&lt;urls&gt;&lt;related-urls&gt;&lt;url&gt;http://dx.doi.org/10.1007/s00520-013-1754-2&lt;/url&gt;&lt;url&gt;https://www.ncbi.nlm.nih.gov/pubmed/23440545&lt;/url&gt;&lt;url&gt;https://dx.doi.org/10.1007/s00520-013-1754-2&lt;/url&gt;&lt;/related-urls&gt;&lt;pdf-urls&gt;&lt;url&gt;All Papers/Z/Zhang et al. 2013 - Factors that affect sleep quality - perceptions made by patients in the intensive care unit after thoracic surgery.pdf&lt;/url&gt;&lt;/pdf-urls&gt;&lt;/urls&gt;&lt;electronic-resource-num&gt;10.1007/s00520-013-1754-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8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8E59E86" w14:textId="37CB9DFB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35.3 - 58.8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BFF40F7" w14:textId="4944DF2F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(542), N 203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6C05B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2524D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6632C59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EE3F0C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Light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F5896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A5DAD0" w14:textId="05DE6C78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40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CC82A97" w14:textId="7A77F1AF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Jones N 100 (reported by 16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ones&lt;/Author&gt;&lt;Year&gt;2012&lt;/Year&gt;&lt;RecNum&gt;2133&lt;/RecNum&gt;&lt;DisplayText&gt;[19]&lt;/DisplayText&gt;&lt;record&gt;&lt;rec-number&gt;2133&lt;/rec-number&gt;&lt;foreign-keys&gt;&lt;key app="EN" db-id="v9razzrwmtv29zeet5tvadzm9d5dffdd0s55" timestamp="1507232825"&gt;2133&lt;/key&gt;&lt;/foreign-keys&gt;&lt;ref-type name="Journal Article"&gt;17&lt;/ref-type&gt;&lt;contributors&gt;&lt;authors&gt;&lt;author&gt;Jones, Catherine&lt;/author&gt;&lt;author&gt;Dawson, Deborah&lt;/author&gt;&lt;/authors&gt;&lt;/contributors&gt;&lt;auth-address&gt;General Intensive Care Unit, St George&amp;apos;s Hospital, London, UK. Catherine.Jones2@stgeorges.nhs.uk&lt;/auth-address&gt;&lt;titles&gt;&lt;title&gt;Eye masks and earplugs improve patient&amp;apos;s perception of sleep&lt;/title&gt;&lt;secondary-title&gt;Nurs. Crit. Care&lt;/secondary-title&gt;&lt;/titles&gt;&lt;periodical&gt;&lt;full-title&gt;Nurs. Crit. Care&lt;/full-title&gt;&lt;/periodical&gt;&lt;pages&gt;247-254&lt;/pages&gt;&lt;volume&gt;17&lt;/volume&gt;&lt;number&gt;5&lt;/number&gt;&lt;dates&gt;&lt;year&gt;2012&lt;/year&gt;&lt;pub-dates&gt;&lt;date&gt;2012/9&lt;/date&gt;&lt;/pub-dates&gt;&lt;/dates&gt;&lt;isbn&gt;1362-1017&lt;/isbn&gt;&lt;urls&gt;&lt;related-urls&gt;&lt;url&gt;http://dx.doi.org/10.1111/j.1478-5153.2012.00501.x&lt;/url&gt;&lt;url&gt;https://www.ncbi.nlm.nih.gov/pubmed/22897811&lt;/url&gt;&lt;/related-urls&gt;&lt;pdf-urls&gt;&lt;url&gt;All Papers/J/Jones and Dawson 2012 - Eye masks and earplugs improve patient&amp;apos;s perception of sleep.pdf&lt;/url&gt;&lt;/pdf-urls&gt;&lt;/urls&gt;&lt;electronic-resource-num&gt;10.1111/j.1478-5153.2012.00501.x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9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616B235" w14:textId="75BE695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 N 47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21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1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FBF5C70" w14:textId="74F355B4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64.7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B4A35F0" w14:textId="35EEF02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9041EC4" w14:textId="18EF7883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1D124E" w14:textId="30C8CB9B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2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C5410A7" w14:textId="2237C942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0FBA19" w14:textId="427F07A3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Yinnon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2 (34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innon&lt;/Author&gt;&lt;Year&gt;1992&lt;/Year&gt;&lt;RecNum&gt;2073&lt;/RecNum&gt;&lt;DisplayText&gt;[24]&lt;/DisplayText&gt;&lt;record&gt;&lt;rec-number&gt;2073&lt;/rec-number&gt;&lt;foreign-keys&gt;&lt;key app="EN" db-id="v9razzrwmtv29zeet5tvadzm9d5dffdd0s55" timestamp="1507232822"&gt;2073&lt;/key&gt;&lt;/foreign-keys&gt;&lt;ref-type name="Journal Article"&gt;17&lt;/ref-type&gt;&lt;contributors&gt;&lt;authors&gt;&lt;author&gt;Yinnon, A. M.&lt;/author&gt;&lt;author&gt;Ilan, Y.&lt;/author&gt;&lt;author&gt;Tadmor, B.&lt;/author&gt;&lt;author&gt;Altarescu, G.&lt;/author&gt;&lt;author&gt;Hershko, C.&lt;/author&gt;&lt;/authors&gt;&lt;/contributors&gt;&lt;auth-address&gt;Department of Internal Medicine, Shaare Zedek Medical Centre, Jerusalem, Israel.&lt;/auth-address&gt;&lt;titles&gt;&lt;title&gt;Quality of sleep in the medical department&lt;/title&gt;&lt;secondary-title&gt;Br. J. Clin. Pract.&lt;/secondary-title&gt;&lt;/titles&gt;&lt;periodical&gt;&lt;full-title&gt;Br. J. Clin. Pract.&lt;/full-title&gt;&lt;/periodical&gt;&lt;pages&gt;88-91&lt;/pages&gt;&lt;volume&gt;46&lt;/volume&gt;&lt;number&gt;2&lt;/number&gt;&lt;dates&gt;&lt;year&gt;1992&lt;/year&gt;&lt;pub-dates&gt;&lt;date&gt;1992&lt;/date&gt;&lt;/pub-dates&gt;&lt;/dates&gt;&lt;isbn&gt;0007-0947&lt;/isbn&gt;&lt;urls&gt;&lt;related-urls&gt;&lt;url&gt;https://www.ncbi.nlm.nih.gov/pubmed/1457316&lt;/url&gt;&lt;/related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4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6D90F101" w14:textId="77777777" w:rsidTr="00175AA3">
        <w:trPr>
          <w:trHeight w:val="85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A90EF3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IV catheters, tube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AF581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D36610" w14:textId="75B0574C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N 116 (reported by 33%)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EFF4962" w14:textId="0F36083F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reported by 61.8 - 88.2%)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2AEF8B7" w14:textId="0934FA49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Ugras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66 (reported by 56.1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Uğraş&lt;/Author&gt;&lt;Year&gt;2007&lt;/Year&gt;&lt;RecNum&gt;2074&lt;/RecNum&gt;&lt;DisplayText&gt;[17]&lt;/DisplayText&gt;&lt;record&gt;&lt;rec-number&gt;2074&lt;/rec-number&gt;&lt;foreign-keys&gt;&lt;key app="EN" db-id="v9razzrwmtv29zeet5tvadzm9d5dffdd0s55" timestamp="1507232822"&gt;2074&lt;/key&gt;&lt;/foreign-keys&gt;&lt;ref-type name="Journal Article"&gt;17&lt;/ref-type&gt;&lt;contributors&gt;&lt;authors&gt;&lt;author&gt;Uğraş, Gülay Altun&lt;/author&gt;&lt;author&gt;Oztekin, Seher Deniz&lt;/author&gt;&lt;/authors&gt;&lt;/contributors&gt;&lt;auth-address&gt;Surgical Nursing Department, Florence Nightingale College of Nursing, Istanbul University, Turkey.&lt;/auth-address&gt;&lt;titles&gt;&lt;title&gt;Patient perception of environmental and nursing factors contributing to sleep disturbances in a neurosurgical intensive care unit&lt;/title&gt;&lt;secondary-title&gt;Tohoku J. Exp. Med.&lt;/secondary-title&gt;&lt;/titles&gt;&lt;periodical&gt;&lt;full-title&gt;Tohoku J. Exp. Med.&lt;/full-title&gt;&lt;/periodical&gt;&lt;pages&gt;299-308&lt;/pages&gt;&lt;volume&gt;212&lt;/volume&gt;&lt;number&gt;3&lt;/number&gt;&lt;dates&gt;&lt;year&gt;2007&lt;/year&gt;&lt;pub-dates&gt;&lt;date&gt;2007/7&lt;/date&gt;&lt;/pub-dates&gt;&lt;/dates&gt;&lt;isbn&gt;0040-8727&lt;/isbn&gt;&lt;urls&gt;&lt;related-urls&gt;&lt;url&gt;https://www.ncbi.nlm.nih.gov/pubmed/17592217&lt;/url&gt;&lt;url&gt;http://japanlinkcenter.org/JST.JSTAGE/tjem/212.299?lang=en&amp;amp;from=PubMed&lt;/url&gt;&lt;/related-urls&gt;&lt;pdf-urls&gt;&lt;url&gt;All Papers/U/Uğraş and Oztekin 2007 - Patient perception of environmental and nursin ... tributing to sleep disturbances in a neurosurgical intensive care unit.pdf&lt;/url&gt;&lt;/pdf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7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883C3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7B5C4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219C0D3" w14:textId="77777777" w:rsidTr="002D0CAD">
        <w:trPr>
          <w:trHeight w:val="49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7A96F1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Television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FD84D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DD746F" w14:textId="6E9627C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N 100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1FC8A1BD" w14:textId="11805BF4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F19A3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B5FF8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99FA741" w14:textId="77777777" w:rsidTr="002D0CAD">
        <w:trPr>
          <w:trHeight w:val="49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07617A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hon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3364D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B0EFBE" w14:textId="38B765C5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N 100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ihari&lt;/Author&gt;&lt;Year&gt;2012&lt;/Year&gt;&lt;RecNum&gt;1852&lt;/RecNum&gt;&lt;DisplayText&gt;[1]&lt;/DisplayText&gt;&lt;record&gt;&lt;rec-number&gt;1852&lt;/rec-number&gt;&lt;foreign-keys&gt;&lt;key app="EN" db-id="v9razzrwmtv29zeet5tvadzm9d5dffdd0s55" timestamp="1507232809"&gt;1852&lt;/key&gt;&lt;/foreign-keys&gt;&lt;ref-type name="Journal Article"&gt;17&lt;/ref-type&gt;&lt;contributors&gt;&lt;authors&gt;&lt;author&gt;Bihari, Shailesh&lt;/author&gt;&lt;author&gt;Doug McEvoy, R.&lt;/author&gt;&lt;author&gt;Matheson, Elisha&lt;/author&gt;&lt;author&gt;Kim, Susan&lt;/author&gt;&lt;author&gt;Woodman, Richard J.&lt;/author&gt;&lt;author&gt;Bersten, Andrew D.&lt;/author&gt;&lt;/authors&gt;&lt;/contributors&gt;&lt;auth-address&gt;Department of Intensive and Critical Care Medicine, Flinders Medical Centre, Bedford Park South Australia, Australia.&lt;/auth-address&gt;&lt;titles&gt;&lt;title&gt;Factors affecting sleep quality of patients in intensive care unit&lt;/title&gt;&lt;secondary-title&gt;J. Clin. Sleep Med.&lt;/secondary-title&gt;&lt;/titles&gt;&lt;periodical&gt;&lt;full-title&gt;J. Clin. Sleep Med.&lt;/full-title&gt;&lt;/periodical&gt;&lt;pages&gt;301-307&lt;/pages&gt;&lt;volume&gt;8&lt;/volume&gt;&lt;number&gt;3&lt;/number&gt;&lt;keywords&gt;&lt;keyword&gt;Intensive care unit&lt;/keyword&gt;&lt;keyword&gt;factors affecting sleep&lt;/keyword&gt;&lt;keyword&gt;sleep quality&lt;/keyword&gt;&lt;keyword&gt;sleep questionnaire&lt;/keyword&gt;&lt;/keywords&gt;&lt;dates&gt;&lt;year&gt;2012&lt;/year&gt;&lt;pub-dates&gt;&lt;date&gt;2012/6/15&lt;/date&gt;&lt;/pub-dates&gt;&lt;/dates&gt;&lt;isbn&gt;1550-9389&lt;/isbn&gt;&lt;urls&gt;&lt;related-urls&gt;&lt;url&gt;http://dx.doi.org/10.5664/jcsm.1920&lt;/url&gt;&lt;url&gt;https://www.ncbi.nlm.nih.gov/pubmed/22701388&lt;/url&gt;&lt;url&gt;https://www.ncbi.nlm.nih.gov/pmc/articles/PMC3365089&lt;/url&gt;&lt;url&gt;https://dx.doi.org/10.5664/jcsm.1920&lt;/url&gt;&lt;url&gt;https://www.researchgate.net/profile/Susan_Kim5/publication/225372457_Factors_Affecting_Sleep_Quality_of_Patients_in_Intensive_Care_Unit/links/00463528bf26836624000000.pdf&lt;/url&gt;&lt;/related-urls&gt;&lt;pdf-urls&gt;&lt;url&gt;All Papers/B/Bihari et al. 2012 - Factors affecting sleep quality of patients in intensive care unit.pdf&lt;/url&gt;&lt;/pdf-urls&gt;&lt;/urls&gt;&lt;electronic-resource-num&gt;10.5664/jcsm.1920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3FE9F8E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(542) N 203</w:t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FEAE8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7B41F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A05CC58" w14:textId="77777777" w:rsidTr="002D0CAD">
        <w:trPr>
          <w:trHeight w:val="24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E05DBA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Beeper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787EBD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A2EE26" w14:textId="4BF9244E" w:rsidR="00F46F56" w:rsidRPr="00F46F56" w:rsidRDefault="00F46F56" w:rsidP="007F72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(542) N 203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9731A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5975B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45E699B" w14:textId="77777777" w:rsidTr="00175AA3">
        <w:trPr>
          <w:trHeight w:val="267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7CFDC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Lack of privac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214CE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912DC9" w14:textId="6EC8004B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64.7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6645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9536A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0DC397DA" w14:textId="77777777" w:rsidTr="002D0CAD">
        <w:trPr>
          <w:trHeight w:val="13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0616F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Hospital attir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AC737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D5DB92" w14:textId="09C03343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52.9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552CE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A7A07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1CDAF2B" w14:textId="77777777" w:rsidTr="002D0CAD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A53687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Dislike using urinals </w:t>
            </w: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lastRenderedPageBreak/>
              <w:t>and/ or bedpan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29929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E97184" w14:textId="2D7B481D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N 34 (32.4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B4937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89429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B4755E2" w14:textId="77777777" w:rsidTr="002D0CAD">
        <w:trPr>
          <w:trHeight w:val="438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C5E38E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Blood pressure cuff smelling badly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B79DB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2B7617" w14:textId="32936161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hlers (32006), N 34 (88.2%)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Ehlers&lt;/Author&gt;&lt;Year&gt;2013&lt;/Year&gt;&lt;RecNum&gt;2071&lt;/RecNum&gt;&lt;DisplayText&gt;[16]&lt;/DisplayText&gt;&lt;record&gt;&lt;rec-number&gt;2071&lt;/rec-number&gt;&lt;foreign-keys&gt;&lt;key app="EN" db-id="v9razzrwmtv29zeet5tvadzm9d5dffdd0s55" timestamp="1507232822"&gt;2071&lt;/key&gt;&lt;/foreign-keys&gt;&lt;ref-type name="Journal Article"&gt;17&lt;/ref-type&gt;&lt;contributors&gt;&lt;authors&gt;&lt;author&gt;Ehlers, Valerie J.&lt;/author&gt;&lt;author&gt;Watson, Heather&lt;/author&gt;&lt;author&gt;Moleki, Mary M.&lt;/author&gt;&lt;/authors&gt;&lt;/contributors&gt;&lt;auth-address&gt;Department of Health Studies, University of South Africa. molekmm@unisa.ac.za.&lt;/auth-address&gt;&lt;titles&gt;&lt;title&gt;Factors contributing to sleep deprivation in a multidisciplinary intensive care unit in South Africa&lt;/title&gt;&lt;secondary-title&gt;Curationis&lt;/secondary-title&gt;&lt;/titles&gt;&lt;periodical&gt;&lt;full-title&gt;Curationis&lt;/full-title&gt;&lt;/periodical&gt;&lt;pages&gt;E1-8&lt;/pages&gt;&lt;volume&gt;36&lt;/volume&gt;&lt;number&gt;1&lt;/number&gt;&lt;dates&gt;&lt;year&gt;2013&lt;/year&gt;&lt;pub-dates&gt;&lt;date&gt;2013/2/11&lt;/date&gt;&lt;/pub-dates&gt;&lt;/dates&gt;&lt;isbn&gt;0379-8577&lt;/isbn&gt;&lt;urls&gt;&lt;related-urls&gt;&lt;url&gt;http://dx.doi.org/10.4102/curationis.v36i1.72&lt;/url&gt;&lt;url&gt;https://www.ncbi.nlm.nih.gov/pubmed/23718136&lt;/url&gt;&lt;/related-urls&gt;&lt;pdf-urls&gt;&lt;url&gt;All Papers/E/Ehlers et al. 2013 - Factors contributing to sleep deprivation in a multidisciplinary intensive care unit in South Africa.pdf&lt;/url&gt;&lt;/pdf-urls&gt;&lt;/urls&gt;&lt;electronic-resource-num&gt;10.4102/curationis.v36i1.72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6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5E11B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D99C2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6831DA1" w14:textId="77777777" w:rsidTr="00175AA3">
        <w:trPr>
          <w:trHeight w:val="10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B6AC45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“IV sedation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FBC5EE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E526D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0F9E6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3BE9C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(1733) N 116</w:t>
            </w:r>
          </w:p>
        </w:tc>
      </w:tr>
      <w:tr w:rsidR="00F46F56" w:rsidRPr="00F46F56" w14:paraId="1AAC1AAE" w14:textId="77777777" w:rsidTr="002D0CAD">
        <w:trPr>
          <w:trHeight w:val="31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1469C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Use of “sleeping pills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2ACB4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C5A11C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C2971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2B717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(1733) N 116</w:t>
            </w:r>
          </w:p>
        </w:tc>
      </w:tr>
      <w:tr w:rsidR="00F46F56" w:rsidRPr="00F46F56" w14:paraId="62E37594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883DC8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Use of “hypnotic” vs. non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B700D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A71FA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7524D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129B7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isk (6028), N 31</w:t>
            </w:r>
          </w:p>
        </w:tc>
      </w:tr>
      <w:tr w:rsidR="00F46F56" w:rsidRPr="00F46F56" w14:paraId="18A3D72E" w14:textId="77777777" w:rsidTr="002D0CAD">
        <w:trPr>
          <w:trHeight w:val="465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229BF0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Benzo dose or </w:t>
            </w:r>
            <w:proofErr w:type="spellStart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bezo</w:t>
            </w:r>
            <w:proofErr w:type="spellEnd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vs. no benzo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C5129E" w14:textId="204E5D96" w:rsidR="00F46F56" w:rsidRPr="00F46F56" w:rsidRDefault="00F46F56" w:rsidP="001C325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67F55D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CD2F0" w14:textId="4141C98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 N 22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73753F70" w14:textId="06970F0A" w:rsidR="00F46F56" w:rsidRPr="00F46F56" w:rsidRDefault="00F46F56" w:rsidP="001C325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 N 45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FAE6F" w14:textId="793BCF83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45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66D49D8E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82C71E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Propofol dose &amp; </w:t>
            </w:r>
            <w:proofErr w:type="spellStart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ropofol</w:t>
            </w:r>
            <w:proofErr w:type="spellEnd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vs. placebo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1DA7B6" w14:textId="4E04D52A" w:rsidR="00F46F56" w:rsidRPr="00F46F56" w:rsidRDefault="00F46F56" w:rsidP="001C325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Kondili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2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ondili&lt;/Author&gt;&lt;Year&gt;2012&lt;/Year&gt;&lt;RecNum&gt;2007&lt;/RecNum&gt;&lt;DisplayText&gt;[26]&lt;/DisplayText&gt;&lt;record&gt;&lt;rec-number&gt;2007&lt;/rec-number&gt;&lt;foreign-keys&gt;&lt;key app="EN" db-id="v9razzrwmtv29zeet5tvadzm9d5dffdd0s55" timestamp="1507232818"&gt;2007&lt;/key&gt;&lt;/foreign-keys&gt;&lt;ref-type name="Journal Article"&gt;17&lt;/ref-type&gt;&lt;contributors&gt;&lt;authors&gt;&lt;author&gt;Kondili, Eumorfia&lt;/author&gt;&lt;author&gt;Alexopoulou, Christina&lt;/author&gt;&lt;author&gt;Xirouchaki, Nectaria&lt;/author&gt;&lt;author&gt;Georgopoulos, Dimitris&lt;/author&gt;&lt;/authors&gt;&lt;/contributors&gt;&lt;auth-address&gt;Intensive Care Medicine Department, University Hospital of Heraklion, School of Medicine, University of Crete, Heraklion, Crete, Greece.&lt;/auth-address&gt;&lt;titles&gt;&lt;title&gt;Effects of propofol on sleep quality in mechanically ventilated critically ill patients: a physiological study&lt;/title&gt;&lt;secondary-title&gt;Intensive Care Med.&lt;/secondary-title&gt;&lt;/titles&gt;&lt;periodical&gt;&lt;full-title&gt;Intensive Care Med.&lt;/full-title&gt;&lt;/periodical&gt;&lt;pages&gt;1640-1646&lt;/pages&gt;&lt;volume&gt;38&lt;/volume&gt;&lt;number&gt;10&lt;/number&gt;&lt;dates&gt;&lt;year&gt;2012&lt;/year&gt;&lt;pub-dates&gt;&lt;date&gt;2012/10&lt;/date&gt;&lt;/pub-dates&gt;&lt;/dates&gt;&lt;isbn&gt;0342-4642&lt;/isbn&gt;&lt;urls&gt;&lt;related-urls&gt;&lt;url&gt;http://dx.doi.org/10.1007/s00134-012-2623-z&lt;/url&gt;&lt;url&gt;https://www.ncbi.nlm.nih.gov/pubmed/22752356&lt;/url&gt;&lt;url&gt;https://dx.doi.org/10.1007/s00134-012-2623-z&lt;/url&gt;&lt;/related-urls&gt;&lt;pdf-urls&gt;&lt;url&gt;All Papers/K/Kondili et al. 2012 - Effects of propofol on sleep quality in mechanically ventilated critically ill patients - a physiological study.pdf&lt;/url&gt;&lt;/pdf-urls&gt;&lt;/urls&gt;&lt;electronic-resource-num&gt;10.1007/s00134-012-2623-z&lt;/electronic-resource-num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6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7B47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93917A" w14:textId="115498DE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9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C3253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0B10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01147C2" w14:textId="77777777" w:rsidTr="00175AA3">
        <w:trPr>
          <w:trHeight w:val="258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AD310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Morphine dose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3E5DE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A4BBD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C6C992" w14:textId="7579482C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ompeo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 N 29</w:t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2FD52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6703315" w14:textId="77777777" w:rsidTr="002D0CAD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FAAA6E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proofErr w:type="spellStart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Midaz</w:t>
            </w:r>
            <w:proofErr w:type="spellEnd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 xml:space="preserve"> vs. </w:t>
            </w:r>
            <w:proofErr w:type="spellStart"/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ropofol</w:t>
            </w:r>
            <w:proofErr w:type="spellEnd"/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69065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25234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C7354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54DB5B" w14:textId="4672C03A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reggiari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-Venzi</w:t>
            </w:r>
            <w:proofErr w:type="spellEnd"/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40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eggiari-Venzi&lt;/Author&gt;&lt;Year&gt;1996&lt;/Year&gt;&lt;RecNum&gt;2124&lt;/RecNum&gt;&lt;DisplayText&gt;[27]&lt;/DisplayText&gt;&lt;record&gt;&lt;rec-number&gt;2124&lt;/rec-number&gt;&lt;foreign-keys&gt;&lt;key app="EN" db-id="v9razzrwmtv29zeet5tvadzm9d5dffdd0s55" timestamp="1507232825"&gt;2124&lt;/key&gt;&lt;/foreign-keys&gt;&lt;ref-type name="Journal Article"&gt;17&lt;/ref-type&gt;&lt;contributors&gt;&lt;authors&gt;&lt;author&gt;Treggiari-Venzi, M.&lt;/author&gt;&lt;author&gt;Borgeat, A.&lt;/author&gt;&lt;author&gt;Fuchs-Buder, T.&lt;/author&gt;&lt;author&gt;Gachoud, J. P.&lt;/author&gt;&lt;author&gt;Suter, P. M.&lt;/author&gt;&lt;/authors&gt;&lt;/contributors&gt;&lt;auth-address&gt;Department of Anaesthesiology, Pharmacology and Surgical Intensive Care, University Hospital of Geneva, Switzerland.&lt;/auth-address&gt;&lt;titles&gt;&lt;title&gt;Overnight sedation with midazolam or propofol in the ICU: effects on sleep quality, anxiety and depression&lt;/title&gt;&lt;secondary-title&gt;Intensive Care Med.&lt;/secondary-title&gt;&lt;/titles&gt;&lt;periodical&gt;&lt;full-title&gt;Intensive Care Med.&lt;/full-title&gt;&lt;/periodical&gt;&lt;pages&gt;1186-1190&lt;/pages&gt;&lt;volume&gt;22&lt;/volume&gt;&lt;number&gt;11&lt;/number&gt;&lt;dates&gt;&lt;year&gt;1996&lt;/year&gt;&lt;pub-dates&gt;&lt;date&gt;1996/11&lt;/date&gt;&lt;/pub-dates&gt;&lt;/dates&gt;&lt;isbn&gt;0342-4642&lt;/isbn&gt;&lt;urls&gt;&lt;related-urls&gt;&lt;url&gt;https://www.ncbi.nlm.nih.gov/pubmed/9120111&lt;/url&gt;&lt;/related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7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47BEFFAB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64A4BD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teroids vs. no steroid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0C71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B2B4C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Bihari (1595) N 100</w:t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CE97C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A08FF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CE537BF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632B46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Foreign body sensation due to intubation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FE256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AE92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Zhang (20647) N 152 (reported by 53.9%)</w:t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6ED322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A69D1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3D5A2DC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9883A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pontaneous breathing vs. mechanical ventilation (any mode)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FFE31B" w14:textId="6A044241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Roche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C</w:t>
            </w: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ampo (31981) N 16</w:t>
            </w:r>
          </w:p>
          <w:p w14:paraId="04B84E3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 (31948) N 53</w:t>
            </w:r>
          </w:p>
          <w:p w14:paraId="2D9C56F0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(43720) N 45</w:t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C0044F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243B6" w14:textId="73049AAD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Fanfull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2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anfulla&lt;/Author&gt;&lt;Year&gt;2011&lt;/Year&gt;&lt;RecNum&gt;1743&lt;/RecNum&gt;&lt;DisplayText&gt;[14]&lt;/DisplayText&gt;&lt;record&gt;&lt;rec-number&gt;1743&lt;/rec-number&gt;&lt;foreign-keys&gt;&lt;key app="EN" db-id="v9razzrwmtv29zeet5tvadzm9d5dffdd0s55" timestamp="1507232803"&gt;1743&lt;/key&gt;&lt;/foreign-keys&gt;&lt;ref-type name="Journal Article"&gt;17&lt;/ref-type&gt;&lt;contributors&gt;&lt;authors&gt;&lt;author&gt;Fanfulla, Francesco&lt;/author&gt;&lt;author&gt;Ceriana, Piero&lt;/author&gt;&lt;author&gt;D&amp;apos;Artavilla Lupo, Nadia&lt;/author&gt;&lt;author&gt;Trentin, Rossella&lt;/author&gt;&lt;author&gt;Frigerio, Francesco&lt;/author&gt;&lt;author&gt;Nava, Stefano&lt;/author&gt;&lt;/authors&gt;&lt;/contributors&gt;&lt;auth-address&gt;Sleep Center, Istituto Scientifico di Pavia and Montescano, Fondazione S. Maugeri, IRCCS, Pavia, Italy. francesco.fanfulla@fsm.it&lt;/auth-address&gt;&lt;titles&gt;&lt;title&gt;Sleep disturbances in patients admitted to a step-down unit after ICU discharge: the role of mechanical ventilation&lt;/title&gt;&lt;secondary-title&gt;Sleep&lt;/secondary-title&gt;&lt;/titles&gt;&lt;periodical&gt;&lt;full-title&gt;Sleep&lt;/full-title&gt;&lt;/periodical&gt;&lt;pages&gt;355-362&lt;/pages&gt;&lt;volume&gt;34&lt;/volume&gt;&lt;number&gt;3&lt;/number&gt;&lt;keywords&gt;&lt;keyword&gt;Chronic obstructive pulmonary disease&lt;/keyword&gt;&lt;keyword&gt;mechanical ventilation&lt;/keyword&gt;&lt;keyword&gt;polysomnography&lt;/keyword&gt;&lt;keyword&gt;sleep alterations&lt;/keyword&gt;&lt;keyword&gt;sleep disordered breathing&lt;/keyword&gt;&lt;keyword&gt;step-down unit&lt;/keyword&gt;&lt;/keywords&gt;&lt;dates&gt;&lt;year&gt;2011&lt;/year&gt;&lt;pub-dates&gt;&lt;date&gt;2011/3/1&lt;/date&gt;&lt;/pub-dates&gt;&lt;/dates&gt;&lt;isbn&gt;0161-8105&lt;/isbn&gt;&lt;urls&gt;&lt;related-urls&gt;&lt;url&gt;https://www.ncbi.nlm.nih.gov/pubmed/21358853&lt;/url&gt;&lt;url&gt;https://www.ncbi.nlm.nih.gov/pmc/articles/PMC3041712&lt;/url&gt;&lt;/related-urls&gt;&lt;pdf-urls&gt;&lt;url&gt;All Papers/F/Fanfulla et al. 2011 - Sleep disturbances in patients admitted to a step-down unit after ICU discharge - the role of mechanical ventilation.pdf&lt;/url&gt;&lt;/pdf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4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9C5E02" w14:textId="48D2C3C8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Little  N 116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ttle&lt;/Author&gt;&lt;Year&gt;2012&lt;/Year&gt;&lt;RecNum&gt;2072&lt;/RecNum&gt;&lt;DisplayText&gt;[15]&lt;/DisplayText&gt;&lt;record&gt;&lt;rec-number&gt;2072&lt;/rec-number&gt;&lt;foreign-keys&gt;&lt;key app="EN" db-id="v9razzrwmtv29zeet5tvadzm9d5dffdd0s55" timestamp="1507232822"&gt;2072&lt;/key&gt;&lt;/foreign-keys&gt;&lt;ref-type name="Journal Article"&gt;17&lt;/ref-type&gt;&lt;contributors&gt;&lt;authors&gt;&lt;author&gt;Little, A.&lt;/author&gt;&lt;author&gt;Ethier, C.&lt;/author&gt;&lt;author&gt;Ayas, N.&lt;/author&gt;&lt;author&gt;Thanachayanont, T.&lt;/author&gt;&lt;author&gt;Jiang, D.&lt;/author&gt;&lt;author&gt;Mehta, S.&lt;/author&gt;&lt;/authors&gt;&lt;/contributors&gt;&lt;auth-address&gt;Mount Sinai Hospital, Toronto, Ontario, Canada.&lt;/auth-address&gt;&lt;titles&gt;&lt;title&gt;A patient survey of sleep quality in the Intensive Care Unit&lt;/title&gt;&lt;secondary-title&gt;Minerva Anestesiol.&lt;/secondary-title&gt;&lt;/titles&gt;&lt;periodical&gt;&lt;full-title&gt;Minerva Anestesiol.&lt;/full-title&gt;&lt;/periodical&gt;&lt;pages&gt;406-414&lt;/pages&gt;&lt;volume&gt;78&lt;/volume&gt;&lt;number&gt;4&lt;/number&gt;&lt;dates&gt;&lt;year&gt;2012&lt;/year&gt;&lt;pub-dates&gt;&lt;date&gt;2012/4&lt;/date&gt;&lt;/pub-dates&gt;&lt;/dates&gt;&lt;isbn&gt;0375-9393&lt;/isbn&gt;&lt;urls&gt;&lt;related-urls&gt;&lt;url&gt;https://www.ncbi.nlm.nih.gov/pubmed/22337154&lt;/url&gt;&lt;url&gt;http://www.minervamedica.it/index2.t?show=R02Y2012N04A0406&lt;/url&gt;&lt;/related-urls&gt;&lt;/urls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5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29CF31BE" w14:textId="58ADBCFA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Elliott N 45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bGxpb3R0PC9BdXRob3I+PFllYXI+MjAxNDwvWWVhcj48
UmVjTnVtPjIwOTg8L1JlY051bT48RGlzcGxheVRleHQ+WzIyXTwvRGlzcGxheVRleHQ+PHJlY29y
ZD48cmVjLW51bWJlcj4yMDk4PC9yZWMtbnVtYmVyPjxmb3JlaWduLWtleXM+PGtleSBhcHA9IkVO
IiBkYi1pZD0idjlyYXp6cndtdHYyOXplZXQ1dHZhZHptOWQ1ZGZmZGQwczU1IiB0aW1lc3RhbXA9
IjE1MDcyMzI4MjMiPjIwOTg8L2tleT48L2ZvcmVpZ24ta2V5cz48cmVmLXR5cGUgbmFtZT0iSm91
cm5hbCBBcnRpY2xlIj4xNzwvcmVmLXR5cGU+PGNvbnRyaWJ1dG9ycz48YXV0aG9ycz48YXV0aG9y
PkVsbGlvdHQsIFJvc2FsaW5kPC9hdXRob3I+PGF1dGhvcj5SYWksIFRhcGFuPC9hdXRob3I+PGF1
dGhvcj5NY0tpbmxleSwgU2hhcm9uPC9hdXRob3I+PC9hdXRob3JzPjwvY29udHJpYnV0b3JzPjxh
dXRoLWFkZHJlc3M+RmFjdWx0eSBvZiBIZWFsdGgsIFVuaXZlcnNpdHkgb2YgVGVjaG5vbG9neSBT
eWRuZXksIEJyb2Fkd2F5IDIwMDcsIE5ldyBTb3V0aCBXYWxlcywgQXVzdHJhbGlhLiBFbGVjdHJv
bmljIGFkZHJlc3M6IFJvc2FsaW5kLkVsbGlvdHRAdXRzLmVkdS5hdS4gU2Nob29sIG9mIE1hdGhl
bWF0aWNhbCBTY2llbmNlcywgRmFjdWx0eSBvZiBTY2llbmNlLCBVbml2ZXJzaXR5IG9mIFRlY2hu
b2xvZ3kgU3lkbmV5LCBCcm9hZHdheSAyMDA3LCBOZXcgU291dGggV2FsZXMsIEF1c3RyYWxpYS4g
RWxlY3Ryb25pYyBhZGRyZXNzOiBUYXBhbi5SYWlAdXRzLmVkdS5hdS4gRmFjdWx0eSBvZiBIZWFs
dGgsIFVuaXZlcnNpdHkgb2YgVGVjaG5vbG9neSBTeWRuZXksIEJyb2Fkd2F5IDIwMDcsIE5ldyBT
b3V0aCBXYWxlcywgQXVzdHJhbGlhOyBJbnRlbnNpdmUgQ2FyZSBVbml0LCBSb3lhbCBOb3J0aCBT
aG9yZSBIb3NwaXRhbCwgTm9ydGhlcm4gU3lkbmV5IExvY2FsIEhlYWx0aCBEaXN0cmljdCwgU3Qg
TGVvbmFyZHMgMjA2NSwgTmV3IFNvdXRoIFdhbGVzLCBBdXN0cmFsaWEuIEVsZWN0cm9uaWMgYWRk
cmVzczogU2hhcm9uLk1jS2lubGV5QHV0cy5lZHUuYXUuPC9hdXRoLWFkZHJlc3M+PHRpdGxlcz48
dGl0bGU+RmFjdG9ycyBhZmZlY3Rpbmcgc2xlZXAgaW4gdGhlIGNyaXRpY2FsbHkgaWxsOiBhbiBv
YnNlcnZhdGlvbmFsIHN0dWR5PC90aXRsZT48c2Vjb25kYXJ5LXRpdGxlPkouIENyaXQuIENhcmU8
L3NlY29uZGFyeS10aXRsZT48L3RpdGxlcz48cGVyaW9kaWNhbD48ZnVsbC10aXRsZT5KLiBDcml0
LiBDYXJlPC9mdWxsLXRpdGxlPjwvcGVyaW9kaWNhbD48cGFnZXM+ODU5LTg2MzwvcGFnZXM+PHZv
bHVtZT4yOTwvdm9sdW1lPjxudW1iZXI+NTwvbnVtYmVyPjxrZXl3b3Jkcz48a2V5d29yZD5JbGx1
bWluYW5jZSBsZXZlbHM8L2tleXdvcmQ+PGtleXdvcmQ+SW50ZW5zaXZlIGNhcmU8L2tleXdvcmQ+
PGtleXdvcmQ+U2xlZXAgZGlzcnVwdGlvbjwva2V5d29yZD48a2V5d29yZD5Tb3VuZCBsZXZlbHM8
L2tleXdvcmQ+PC9rZXl3b3Jkcz48ZGF0ZXM+PHllYXI+MjAxNDwveWVhcj48cHViLWRhdGVzPjxk
YXRlPjIwMTQvMTA8L2RhdGU+PC9wdWItZGF0ZXM+PC9kYXRlcz48aXNibj4wODgzLTk0NDE8L2lz
Ym4+PHVybHM+PHJlbGF0ZWQtdXJscz48dXJsPmh0dHA6Ly9keC5kb2kub3JnLzEwLjEwMTYvai5q
Y3JjLjIwMTQuMDUuMDE1PC91cmw+PHVybD5odHRwczovL3d3dy5uY2JpLm5sbS5uaWguZ292L3B1
Ym1lZC8yNDk3MzEwNTwvdXJsPjx1cmw+aHR0cHM6Ly9saW5raW5naHViLmVsc2V2aWVyLmNvbS9y
ZXRyaWV2ZS9waWkvUzA4ODMtOTQ0MSgxNCkwMDIxNi0wPC91cmw+PHVybD5odHRwOi8vam91cm5h
bHMuZWxzZXZpZXJoZWFsdGguY29tL3JldHJpZXZlL3BpaS9TMDg4My05NDQxKDE0KTAwMjE2LTA8
L3VybD48L3JlbGF0ZWQtdXJscz48cGRmLXVybHM+PHVybD5BbGwgUGFwZXJzL0UvRWxsaW90dCBl
dCBhbC4gMjAxNCAtIEZhY3RvcnMgYWZmZWN0aW5nIHNsZWVwIGluIHRoZSBjcml0aWNhbGx5IGls
bCAtIGFuIG9ic2VydmF0aW9uYWwgc3R1ZHkucGRmPC91cmw+PC9wZGYtdXJscz48L3VybHM+PGVs
ZWN0cm9uaWMtcmVzb3VyY2UtbnVtPjEwLjEwMTYvai5qY3JjLjIwMTQuMDUuMDE1PC9lbGVjdHJv
bmljLXJlc291cmNlLW51bT48L3JlY29yZD48L0NpdGU+PC9FbmROb3RlPn==
</w:fldData>
              </w:fldCha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2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CB416A6" w14:textId="1C379D30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Freedman N 203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reedman&lt;/Author&gt;&lt;Year&gt;1999&lt;/Year&gt;&lt;RecNum&gt;1983&lt;/RecNum&gt;&lt;DisplayText&gt;[5]&lt;/DisplayText&gt;&lt;record&gt;&lt;rec-number&gt;1983&lt;/rec-number&gt;&lt;foreign-keys&gt;&lt;key app="EN" db-id="v9razzrwmtv29zeet5tvadzm9d5dffdd0s55" timestamp="1507232817"&gt;1983&lt;/key&gt;&lt;/foreign-keys&gt;&lt;ref-type name="Journal Article"&gt;17&lt;/ref-type&gt;&lt;contributors&gt;&lt;authors&gt;&lt;author&gt;Freedman, N. S.&lt;/author&gt;&lt;author&gt;Kotzer, N.&lt;/author&gt;&lt;author&gt;Schwab, R. J.&lt;/author&gt;&lt;/authors&gt;&lt;/contributors&gt;&lt;auth-address&gt;Department of Medicine and Center for Sleep and Respiratory Neurobiology, University of Pennsylvania Medical Center, Philadelphia, Pennsylvania, USA. neilf@mail.med.upenn.edu&lt;/auth-address&gt;&lt;titles&gt;&lt;title&gt;Patient perception of sleep quality and etiology of sleep disruption in the intensive care unit&lt;/title&gt;&lt;secondary-title&gt;Am. J. Respir. Crit. Care Med.&lt;/secondary-title&gt;&lt;/titles&gt;&lt;periodical&gt;&lt;full-title&gt;Am. J. Respir. Crit. Care Med.&lt;/full-title&gt;&lt;/periodical&gt;&lt;pages&gt;1155-1162&lt;/pages&gt;&lt;volume&gt;159&lt;/volume&gt;&lt;number&gt;4 Pt 1&lt;/number&gt;&lt;dates&gt;&lt;year&gt;1999&lt;/year&gt;&lt;pub-dates&gt;&lt;date&gt;1999/4&lt;/date&gt;&lt;/pub-dates&gt;&lt;/dates&gt;&lt;isbn&gt;1073-449X&lt;/isbn&gt;&lt;urls&gt;&lt;related-urls&gt;&lt;url&gt;http://dx.doi.org/10.1164/ajrccm.159.4.9806141&lt;/url&gt;&lt;url&gt;https://www.ncbi.nlm.nih.gov/pubmed/10194160&lt;/url&gt;&lt;url&gt;http://www.atsjournals.org/doi/abs/10.1164/ajrccm.159.4.9806141?url_ver=Z39.88-2003&amp;amp;rfr_id=ori:rid:crossref.org&amp;amp;rfr_dat=cr_pub%3dpubmed&lt;/url&gt;&lt;/related-urls&gt;&lt;pdf-urls&gt;&lt;url&gt;All Papers/F/Freedman et al. 1999 - Patient perception of sleep quality and etiology of sleep disruption in the intensive care unit.pdf&lt;/url&gt;&lt;/pdf-urls&gt;&lt;/urls&gt;&lt;electronic-resource-num&gt;10.1164/ajrccm.159.4.9806141&lt;/electronic-resource-num&gt;&lt;/record&gt;&lt;/Cite&gt;&lt;/EndNote&gt;</w:instrTex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72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5]</w:t>
            </w:r>
            <w:r w:rsidR="007F72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F46F56" w:rsidRPr="00F46F56" w14:paraId="077ACCFD" w14:textId="77777777" w:rsidTr="002D0CAD">
        <w:trPr>
          <w:trHeight w:val="69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D5D9D7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pontaneous mode (vs. controlled modes)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12FA20" w14:textId="56E64ADD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Parthasarathy N 11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arthasarathy&lt;/Author&gt;&lt;Year&gt;2002&lt;/Year&gt;&lt;RecNum&gt;2068&lt;/RecNum&gt;&lt;DisplayText&gt;[28]&lt;/DisplayText&gt;&lt;record&gt;&lt;rec-number&gt;2068&lt;/rec-number&gt;&lt;foreign-keys&gt;&lt;key app="EN" db-id="v9razzrwmtv29zeet5tvadzm9d5dffdd0s55" timestamp="1507232822"&gt;2068&lt;/key&gt;&lt;/foreign-keys&gt;&lt;ref-type name="Journal Article"&gt;17&lt;/ref-type&gt;&lt;contributors&gt;&lt;authors&gt;&lt;author&gt;Parthasarathy, Sairam&lt;/author&gt;&lt;author&gt;Tobin, Martin J.&lt;/author&gt;&lt;/authors&gt;&lt;/contributors&gt;&lt;auth-address&gt;Division of Pulmonary and Critical Care Medicine, Edward Hines, Jr. Veterans Administrative Hospital, Illinois 60141, USA.&lt;/auth-address&gt;&lt;titles&gt;&lt;title&gt;Effect of ventilator mode on sleep quality in critically ill patients&lt;/title&gt;&lt;secondary-title&gt;Am. J. Respir. Crit. Care Med.&lt;/secondary-title&gt;&lt;/titles&gt;&lt;periodical&gt;&lt;full-title&gt;Am. J. Respir. Crit. Care Med.&lt;/full-title&gt;&lt;/periodical&gt;&lt;pages&gt;1423-1429&lt;/pages&gt;&lt;volume&gt;166&lt;/volume&gt;&lt;number&gt;11&lt;/number&gt;&lt;dates&gt;&lt;year&gt;2002&lt;/year&gt;&lt;pub-dates&gt;&lt;date&gt;2002/12/1&lt;/date&gt;&lt;/pub-dates&gt;&lt;/dates&gt;&lt;isbn&gt;1073-449X&lt;/isbn&gt;&lt;urls&gt;&lt;related-urls&gt;&lt;url&gt;http://dx.doi.org/10.1164/rccm.200209-999OC&lt;/url&gt;&lt;url&gt;https://www.ncbi.nlm.nih.gov/pubmed/12406837&lt;/url&gt;&lt;url&gt;http://www.atsjournals.org/doi/abs/10.1164/rccm.200209-999OC?url_ver=Z39.88-2003&amp;amp;rfr_id=ori:rid:crossref.org&amp;amp;rfr_dat=cr_pub%3dpubmed&lt;/url&gt;&lt;/related-urls&gt;&lt;pdf-urls&gt;&lt;url&gt;All Papers/P/Parthasarathy and Tobin 2002 - Effect of ventilator mode on sleep quality in critically ill patients.pdf&lt;/url&gt;&lt;/pdf-urls&gt;&lt;/urls&gt;&lt;electronic-resource-num&gt;10.1164/rccm.200209-999OC&lt;/electronic-resource-num&gt;&lt;/record&gt;&lt;/Cite&gt;&lt;/EndNote&gt;</w:instrTex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8]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6B12827A" w14:textId="17F87492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Andrejak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</w:t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26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ndréjak&lt;/Author&gt;&lt;Year&gt;2013&lt;/Year&gt;&lt;RecNum&gt;2093&lt;/RecNum&gt;&lt;DisplayText&gt;[29]&lt;/DisplayText&gt;&lt;record&gt;&lt;rec-number&gt;2093&lt;/rec-number&gt;&lt;foreign-keys&gt;&lt;key app="EN" db-id="v9razzrwmtv29zeet5tvadzm9d5dffdd0s55" timestamp="1507232823"&gt;2093&lt;/key&gt;&lt;/foreign-keys&gt;&lt;ref-type name="Journal Article"&gt;17&lt;/ref-type&gt;&lt;contributors&gt;&lt;authors&gt;&lt;author&gt;Andréjak, Claire&lt;/author&gt;&lt;author&gt;Monconduit, Julien&lt;/author&gt;&lt;author&gt;Rose, Dominique&lt;/author&gt;&lt;author&gt;Toublanc, Bénédicte&lt;/author&gt;&lt;author&gt;Mayeux, Isabelle&lt;/author&gt;&lt;author&gt;Rodenstein, Daniel&lt;/author&gt;&lt;author&gt;Jounieaux, Vincent&lt;/author&gt;&lt;/authors&gt;&lt;/contributors&gt;&lt;auth-address&gt;Respiratory Intensive Care Unit, Centre Hospitalier Universitaire Sud, Amiens, France.&lt;/auth-address&gt;&lt;titles&gt;&lt;title&gt;Does using pressure-controlled ventilation to rest respiratory muscles improve sleep in ICU patients?&lt;/title&gt;&lt;secondary-title&gt;Respir. Med.&lt;/secondary-title&gt;&lt;/titles&gt;&lt;periodical&gt;&lt;full-title&gt;Respir. Med.&lt;/full-title&gt;&lt;/periodical&gt;&lt;pages&gt;534-541&lt;/pages&gt;&lt;volume&gt;107&lt;/volume&gt;&lt;number&gt;4&lt;/number&gt;&lt;dates&gt;&lt;year&gt;2013&lt;/year&gt;&lt;pub-dates&gt;&lt;date&gt;2013/4&lt;/date&gt;&lt;/pub-dates&gt;&lt;/dates&gt;&lt;isbn&gt;0954-6111&lt;/isbn&gt;&lt;urls&gt;&lt;related-urls&gt;&lt;url&gt;http://dx.doi.org/10.1016/j.rmed.2012.12.012&lt;/url&gt;&lt;url&gt;https://www.ncbi.nlm.nih.gov/pubmed/23391488&lt;/url&gt;&lt;url&gt;https://linkinghub.elsevier.com/retrieve/pii/S0954-6111(12)00499-4&lt;/url&gt;&lt;/related-urls&gt;&lt;pdf-urls&gt;&lt;url&gt;All Papers/A/Andréjak et al. 2013 - Does using pressure-controlled ventilation to rest respiratory muscles improve sleep in ICU patients.pdf&lt;/url&gt;&lt;/pdf-urls&gt;&lt;/urls&gt;&lt;electronic-resource-num&gt;10.1016/j.rmed.2012.12.012&lt;/electronic-resource-num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29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246EE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F024F" w14:textId="24BD2383" w:rsidR="00F46F56" w:rsidRPr="00F46F56" w:rsidRDefault="002C389B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Toublanc</w:t>
            </w:r>
            <w:proofErr w:type="spellEnd"/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0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oublanc&lt;/Author&gt;&lt;Year&gt;2007&lt;/Year&gt;&lt;RecNum&gt;2100&lt;/RecNum&gt;&lt;DisplayText&gt;[30]&lt;/DisplayText&gt;&lt;record&gt;&lt;rec-number&gt;2100&lt;/rec-number&gt;&lt;foreign-keys&gt;&lt;key app="EN" db-id="v9razzrwmtv29zeet5tvadzm9d5dffdd0s55" timestamp="1507232823"&gt;2100&lt;/key&gt;&lt;/foreign-keys&gt;&lt;ref-type name="Journal Article"&gt;17&lt;/ref-type&gt;&lt;contributors&gt;&lt;authors&gt;&lt;author&gt;Toublanc, Bénédicte&lt;/author&gt;&lt;author&gt;Rose, Dominique&lt;/author&gt;&lt;author&gt;Glérant, Jean-Charles&lt;/author&gt;&lt;author&gt;Francois, Géraldine&lt;/author&gt;&lt;author&gt;Mayeux, Isabelle&lt;/author&gt;&lt;author&gt;Rodenstein, Daniel&lt;/author&gt;&lt;author&gt;Jounieaux, Vincent&lt;/author&gt;&lt;/authors&gt;&lt;/contributors&gt;&lt;auth-address&gt;Department of Respiratory Medicine, Centre Hospitalier Universitaire Sud, Avenue René Laënnec, 80054, Amiens Cedex 1, France.&lt;/auth-address&gt;&lt;titles&gt;&lt;title&gt;Assist-control ventilation vs. low levels of pressure support ventilation on sleep quality in intubated ICU patients&lt;/title&gt;&lt;secondary-title&gt;Intensive Care Med.&lt;/secondary-title&gt;&lt;/titles&gt;&lt;periodical&gt;&lt;full-title&gt;Intensive Care Med.&lt;/full-title&gt;&lt;/periodical&gt;&lt;pages&gt;1148-1154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59-2&lt;/url&gt;&lt;url&gt;https://www.ncbi.nlm.nih.gov/pubmed/17492431&lt;/url&gt;&lt;url&gt;https://dx.doi.org/10.1007/s00134-007-0659-2&lt;/url&gt;&lt;/related-urls&gt;&lt;pdf-urls&gt;&lt;url&gt;All Papers/T/Toublanc et al. 2007 - Assist-control ventilation vs. low levels of pressure support ventilation on sleep quality in intubated ICU patients.pdf&lt;/url&gt;&lt;/pdf-urls&gt;&lt;/urls&gt;&lt;electronic-resource-num&gt;10.1007/s00134-007-0659-2&lt;/electronic-resource-num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0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C8769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25D332F6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16ADA0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lastRenderedPageBreak/>
              <w:t>PAV+ vs. PS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0F90F1" w14:textId="6DECD673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Alexopoulou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7</w:t>
            </w:r>
            <w:r w:rsidR="007B692E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lexopoulou&lt;/Author&gt;&lt;Year&gt;2007&lt;/Year&gt;&lt;RecNum&gt;2092&lt;/RecNum&gt;&lt;DisplayText&gt;[31]&lt;/DisplayText&gt;&lt;record&gt;&lt;rec-number&gt;2092&lt;/rec-number&gt;&lt;foreign-keys&gt;&lt;key app="EN" db-id="v9razzrwmtv29zeet5tvadzm9d5dffdd0s55" timestamp="1507232823"&gt;2092&lt;/key&gt;&lt;/foreign-keys&gt;&lt;ref-type name="Journal Article"&gt;17&lt;/ref-type&gt;&lt;contributors&gt;&lt;authors&gt;&lt;author&gt;Alexopoulou, C.&lt;/author&gt;&lt;author&gt;Kondili, E.&lt;/author&gt;&lt;author&gt;Vakouti, E.&lt;/author&gt;&lt;author&gt;Klimathianaki, M.&lt;/author&gt;&lt;author&gt;Prinianakis, G.&lt;/author&gt;&lt;author&gt;Georgopoulos, D.&lt;/author&gt;&lt;/authors&gt;&lt;/contributors&gt;&lt;auth-address&gt;Department of Intensive Care Medicine, University Hospital of Heraklion, University of Crete, Heraklion, 711 10, Crete, Greece.&lt;/auth-address&gt;&lt;titles&gt;&lt;title&gt;Sleep during proportional-assist ventilation with load-adjustable gain factors in critically ill patients&lt;/title&gt;&lt;secondary-title&gt;Intensive Care Med.&lt;/secondary-title&gt;&lt;/titles&gt;&lt;periodical&gt;&lt;full-title&gt;Intensive Care Med.&lt;/full-title&gt;&lt;/periodical&gt;&lt;pages&gt;1139-1147&lt;/pages&gt;&lt;volume&gt;33&lt;/volume&gt;&lt;number&gt;7&lt;/number&gt;&lt;dates&gt;&lt;year&gt;2007&lt;/year&gt;&lt;pub-dates&gt;&lt;date&gt;2007/7&lt;/date&gt;&lt;/pub-dates&gt;&lt;/dates&gt;&lt;isbn&gt;0342-4642&lt;/isbn&gt;&lt;urls&gt;&lt;related-urls&gt;&lt;url&gt;http://dx.doi.org/10.1007/s00134-007-0630-2&lt;/url&gt;&lt;url&gt;https://www.ncbi.nlm.nih.gov/pubmed/17458541&lt;/url&gt;&lt;url&gt;https://dx.doi.org/10.1007/s00134-007-0630-2&lt;/url&gt;&lt;/related-urls&gt;&lt;pdf-urls&gt;&lt;url&gt;All Papers/A/Alexopoulou et al. 2007 - Sleep during proportional-assist ventilation with load-adjustable gain factors in critically ill patients.pdf&lt;/url&gt;&lt;/pdf-urls&gt;&lt;/urls&gt;&lt;electronic-resource-num&gt;10.1007/s00134-007-0630-2&lt;/electronic-resource-num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1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023841C6" w14:textId="6F8EE1FA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Bosma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13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osma&lt;/Author&gt;&lt;Year&gt;2007&lt;/Year&gt;&lt;RecNum&gt;2095&lt;/RecNum&gt;&lt;DisplayText&gt;[32]&lt;/DisplayText&gt;&lt;record&gt;&lt;rec-number&gt;2095&lt;/rec-number&gt;&lt;foreign-keys&gt;&lt;key app="EN" db-id="v9razzrwmtv29zeet5tvadzm9d5dffdd0s55" timestamp="1507232823"&gt;2095&lt;/key&gt;&lt;/foreign-keys&gt;&lt;ref-type name="Journal Article"&gt;17&lt;/ref-type&gt;&lt;contributors&gt;&lt;authors&gt;&lt;author&gt;Bosma, Karen&lt;/author&gt;&lt;author&gt;Ferreyra, Gabriela&lt;/author&gt;&lt;author&gt;Ambrogio, Cristina&lt;/author&gt;&lt;author&gt;Pasero, Daniela&lt;/author&gt;&lt;author&gt;Mirabella, Lucia&lt;/author&gt;&lt;author&gt;Braghiroli, Alberto&lt;/author&gt;&lt;author&gt;Appendini, Lorenzo&lt;/author&gt;&lt;author&gt;Mascia, Luciana&lt;/author&gt;&lt;author&gt;Ranieri, V. Marco&lt;/author&gt;&lt;/authors&gt;&lt;/contributors&gt;&lt;auth-address&gt;Dipartimento di Anestesiologia e Rianimazione, Università di Torino, Ospedale S. Giovanni Battista-Molinette, Torino, Italy.&lt;/auth-address&gt;&lt;titles&gt;&lt;title&gt;Patient-ventilator interaction and sleep in mechanically ventilated patients: pressure support versus proportional assist ventilation&lt;/title&gt;&lt;secondary-title&gt;Crit. Care Med.&lt;/secondary-title&gt;&lt;/titles&gt;&lt;periodical&gt;&lt;full-title&gt;Crit. Care Med.&lt;/full-title&gt;&lt;/periodical&gt;&lt;pages&gt;1048-1054&lt;/pages&gt;&lt;volume&gt;35&lt;/volume&gt;&lt;number&gt;4&lt;/number&gt;&lt;dates&gt;&lt;year&gt;2007&lt;/year&gt;&lt;pub-dates&gt;&lt;date&gt;2007/4&lt;/date&gt;&lt;/pub-dates&gt;&lt;/dates&gt;&lt;isbn&gt;0090-3493&lt;/isbn&gt;&lt;urls&gt;&lt;related-urls&gt;&lt;url&gt;http://dx.doi.org/10.1097/01.CCM.0000260055.64235.7C&lt;/url&gt;&lt;url&gt;https://www.ncbi.nlm.nih.gov/pubmed/17334259&lt;/url&gt;&lt;url&gt;http://Insights.ovid.com/pubmed?pmid=17334259&lt;/url&gt;&lt;/related-urls&gt;&lt;pdf-urls&gt;&lt;url&gt;All Papers/B/Bosma et al. 2007 - Patient-ventilator interaction and sleep in mechani ... ted patients - pressure support versus proportional assist ventilation.pdf&lt;/url&gt;&lt;/pdf-urls&gt;&lt;/urls&gt;&lt;electronic-resource-num&gt;10.1097/01.CCM.0000260055.64235.7C&lt;/electronic-resource-num&gt;&lt;/record&gt;&lt;/Cite&gt;&lt;/EndNote&gt;</w:instrTex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2]</w:t>
            </w:r>
            <w:r w:rsidR="001C3253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4002B3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B4689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1D585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189DCAF0" w14:textId="77777777" w:rsidTr="002D0CAD">
        <w:trPr>
          <w:trHeight w:val="798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56DF09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Clinically adjusted PSV vs. automatically adjusted PSV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B723AD" w14:textId="0BB04F99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Cabello N 15</w:t>
            </w:r>
            <w:r w:rsidR="009E6DA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9E6DA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abello&lt;/Author&gt;&lt;Year&gt;2008&lt;/Year&gt;&lt;RecNum&gt;2094&lt;/RecNum&gt;&lt;DisplayText&gt;[33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      </w:r>
            <w:r w:rsidR="009E6DA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3]</w:t>
            </w:r>
            <w:r w:rsidR="009E6DA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E081A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DAF3C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C6184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73E35952" w14:textId="77777777" w:rsidTr="00175AA3">
        <w:trPr>
          <w:trHeight w:val="258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7F11AE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NIV duration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D63EC4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32B719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A72861" w14:textId="52886BBF" w:rsidR="00F46F56" w:rsidRPr="00F46F56" w:rsidRDefault="00F46F56" w:rsidP="009E6DA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Roche Campo N 27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che Campo&lt;/Author&gt;&lt;Year&gt;2010&lt;/Year&gt;&lt;RecNum&gt;1993&lt;/RecNum&gt;&lt;DisplayText&gt;[7]&lt;/DisplayText&gt;&lt;record&gt;&lt;rec-number&gt;1993&lt;/rec-number&gt;&lt;foreign-keys&gt;&lt;key app="EN" db-id="v9razzrwmtv29zeet5tvadzm9d5dffdd0s55" timestamp="1507232817"&gt;1993&lt;/key&gt;&lt;/foreign-keys&gt;&lt;ref-type name="Journal Article"&gt;17&lt;/ref-type&gt;&lt;contributors&gt;&lt;authors&gt;&lt;author&gt;Roche Campo, Ferran&lt;/author&gt;&lt;author&gt;Drouot, Xavier&lt;/author&gt;&lt;author&gt;Thille, Arnaud W.&lt;/author&gt;&lt;author&gt;Galia, Fabrice&lt;/author&gt;&lt;author&gt;Cabello, Belen&lt;/author&gt;&lt;author&gt;d&amp;apos;Ortho, Marie-Pia&lt;/author&gt;&lt;author&gt;Brochard, Laurent&lt;/author&gt;&lt;/authors&gt;&lt;/contributors&gt;&lt;auth-address&gt;Medical Intensive Care Unit, AP-HP, Albert Chenevier-Henri Mondor Hospital, Créteil, France. ferranroche@yahoo.es&lt;/auth-address&gt;&lt;titles&gt;&lt;title&gt;Poor sleep quality is associated with late noninvasive ventilation failure in patients with acute hypercapnic respiratory failure&lt;/title&gt;&lt;secondary-title&gt;Crit. Care Med.&lt;/secondary-title&gt;&lt;/titles&gt;&lt;periodical&gt;&lt;full-title&gt;Crit. Care Med.&lt;/full-title&gt;&lt;/periodical&gt;&lt;pages&gt;477-485&lt;/pages&gt;&lt;volume&gt;38&lt;/volume&gt;&lt;number&gt;2&lt;/number&gt;&lt;dates&gt;&lt;year&gt;2010&lt;/year&gt;&lt;pub-dates&gt;&lt;date&gt;2010/2&lt;/date&gt;&lt;/pub-dates&gt;&lt;/dates&gt;&lt;isbn&gt;0090-3493&lt;/isbn&gt;&lt;urls&gt;&lt;related-urls&gt;&lt;url&gt;http://dx.doi.org/10.1097/CCM.0b013e3181bc8243&lt;/url&gt;&lt;url&gt;https://www.ncbi.nlm.nih.gov/pubmed/19789439&lt;/url&gt;&lt;url&gt;http://Insights.ovid.com/pubmed?pmid=19789439&lt;/url&gt;&lt;/related-urls&gt;&lt;/urls&gt;&lt;electronic-resource-num&gt;10.1097/CCM.0b013e3181bc8243&lt;/electronic-resource-num&gt;&lt;/record&gt;&lt;/Cite&gt;&lt;/EndNote&gt;</w:instrTex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557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7]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C4D31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B3E0C1D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E68690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pontaneous breathing vs. NIV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C5322E" w14:textId="4E28A6CE" w:rsidR="00F46F56" w:rsidRPr="00F46F56" w:rsidRDefault="009E6DA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* </w:t>
            </w:r>
            <w:proofErr w:type="spellStart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Drouot</w:t>
            </w:r>
            <w:proofErr w:type="spellEnd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4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rouot&lt;/Author&gt;&lt;Year&gt;2014&lt;/Year&gt;&lt;RecNum&gt;2097&lt;/RecNum&gt;&lt;DisplayText&gt;[34]&lt;/DisplayText&gt;&lt;record&gt;&lt;rec-number&gt;2097&lt;/rec-number&gt;&lt;foreign-keys&gt;&lt;key app="EN" db-id="v9razzrwmtv29zeet5tvadzm9d5dffdd0s55" timestamp="1507232823"&gt;2097&lt;/key&gt;&lt;/foreign-keys&gt;&lt;ref-type name="Journal Article"&gt;17&lt;/ref-type&gt;&lt;contributors&gt;&lt;authors&gt;&lt;author&gt;Drouot, Xavier&lt;/author&gt;&lt;author&gt;Bridoux, Agathe&lt;/author&gt;&lt;author&gt;Thille, Arnaud W.&lt;/author&gt;&lt;author&gt;Roche-Campo, Ferran&lt;/author&gt;&lt;author&gt;Cordoba-Izquierdo, Ana&lt;/author&gt;&lt;author&gt;Katsahian, Sandrine&lt;/author&gt;&lt;author&gt;Brochard, Laurent&lt;/author&gt;&lt;author&gt;d&amp;apos;Ortho, Marie-Pia&lt;/author&gt;&lt;/authors&gt;&lt;/contributors&gt;&lt;titles&gt;&lt;title&gt;Sleep continuity: a new metric to quantify disrupted hypnograms in non-sedated intensive care unit patients&lt;/title&gt;&lt;secondary-title&gt;Crit. Care&lt;/secondary-title&gt;&lt;/titles&gt;&lt;periodical&gt;&lt;full-title&gt;Crit. Care&lt;/full-title&gt;&lt;/periodical&gt;&lt;pages&gt;628&lt;/pages&gt;&lt;volume&gt;18&lt;/volume&gt;&lt;number&gt;6&lt;/number&gt;&lt;dates&gt;&lt;year&gt;2014&lt;/year&gt;&lt;pub-dates&gt;&lt;date&gt;2014/11/25&lt;/date&gt;&lt;/pub-dates&gt;&lt;/dates&gt;&lt;isbn&gt;0270-7462&lt;/isbn&gt;&lt;urls&gt;&lt;related-urls&gt;&lt;url&gt;http://dx.doi.org/10.1186/s13054-014-0628-4&lt;/url&gt;&lt;url&gt;https://www.ncbi.nlm.nih.gov/pubmed/25420997&lt;/url&gt;&lt;url&gt;https://www.ncbi.nlm.nih.gov/pmc/articles/PMC4271438&lt;/url&gt;&lt;url&gt;https://ccforum.biomedcentral.com/articles/10.1186/s13054-014-0628-4&lt;/url&gt;&lt;/related-urls&gt;&lt;pdf-urls&gt;&lt;url&gt;All Papers/D/Drouot et al. 2014 - Sleep continuity - a new metric to quantify disrupted hypnograms in non-sedated intensive care unit patients.pdf&lt;/url&gt;&lt;/pdf-urls&gt;&lt;/urls&gt;&lt;electronic-resource-num&gt;10.1186/s13054-014-0628-4&lt;/electronic-resource-num&gt;&lt;/record&gt;&lt;/Cite&gt;&lt;/EndNote&gt;</w:instrTex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4]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22EFE5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59EE4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17A5BD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58DA161D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3A72C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Patient-ventilator asynchrony on NIV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13FBD" w14:textId="02672971" w:rsidR="00F46F56" w:rsidRPr="00F46F56" w:rsidRDefault="001557FD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Cordoba-</w:t>
            </w:r>
            <w:proofErr w:type="spellStart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Izquierdo</w:t>
            </w:r>
            <w:proofErr w:type="spellEnd"/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46F56"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N 24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órdoba-Izquierdo&lt;/Author&gt;&lt;Year&gt;2013&lt;/Year&gt;&lt;RecNum&gt;2088&lt;/RecNum&gt;&lt;DisplayText&gt;[35]&lt;/DisplayText&gt;&lt;record&gt;&lt;rec-number&gt;2088&lt;/rec-number&gt;&lt;foreign-keys&gt;&lt;key app="EN" db-id="v9razzrwmtv29zeet5tvadzm9d5dffdd0s55" timestamp="1507232823"&gt;2088&lt;/key&gt;&lt;/foreign-keys&gt;&lt;ref-type name="Journal Article"&gt;17&lt;/ref-type&gt;&lt;contributors&gt;&lt;authors&gt;&lt;author&gt;Córdoba-Izquierdo, Ana&lt;/author&gt;&lt;author&gt;Drouot, Xavier&lt;/author&gt;&lt;author&gt;Thille, Arnaud W.&lt;/author&gt;&lt;author&gt;Galia, Fabrice&lt;/author&gt;&lt;author&gt;Roche-Campo, Ferran&lt;/author&gt;&lt;author&gt;Schortgen, Frédérique&lt;/author&gt;&lt;author&gt;Prats-Soro, Enric&lt;/author&gt;&lt;author&gt;Brochard, Laurent&lt;/author&gt;&lt;/authors&gt;&lt;/contributors&gt;&lt;auth-address&gt;Réanimation Médicale, AP-HP, Groupe Hospitalier Albert Chenevier-Henri Mondor, Créteil, France. anacordobaizquierdo@hotmail.com&lt;/auth-address&gt;&lt;titles&gt;&lt;title&gt;Sleep in hypercapnic critical care patients under noninvasive ventilation: conventional versus dedicated ventilators&lt;/title&gt;&lt;secondary-title&gt;Crit. Care Med.&lt;/secondary-title&gt;&lt;/titles&gt;&lt;periodical&gt;&lt;full-title&gt;Crit. Care Med.&lt;/full-title&gt;&lt;/periodical&gt;&lt;pages&gt;60-68&lt;/pages&gt;&lt;volume&gt;41&lt;/volume&gt;&lt;number&gt;1&lt;/number&gt;&lt;dates&gt;&lt;year&gt;2013&lt;/year&gt;&lt;pub-dates&gt;&lt;date&gt;2013/1&lt;/date&gt;&lt;/pub-dates&gt;&lt;/dates&gt;&lt;isbn&gt;0090-3493&lt;/isbn&gt;&lt;urls&gt;&lt;related-urls&gt;&lt;url&gt;http://dx.doi.org/10.1097/CCM.0b013e31826764e3&lt;/url&gt;&lt;url&gt;https://www.ncbi.nlm.nih.gov/pubmed/23222258&lt;/url&gt;&lt;url&gt;http://Insights.ovid.com/pubmed?pmid=23222258&lt;/url&gt;&lt;/related-urls&gt;&lt;pdf-urls&gt;&lt;url&gt;All Papers/C/Córdoba-Izquierdo et al. 2013 - Sleep in hypercapnic critical care patie ... r noninvasive ventilation - conventional versus dedicated ventilators.pdf&lt;/url&gt;&lt;/pdf-urls&gt;&lt;/urls&gt;&lt;electronic-resource-num&gt;10.1097/CCM.0b013e31826764e3&lt;/electronic-resource-num&gt;&lt;/record&gt;&lt;/Cite&gt;&lt;/EndNote&gt;</w:instrTex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5]</w:t>
            </w:r>
            <w:r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C7202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28967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210C1A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3BA5F775" w14:textId="77777777" w:rsidTr="002D0CAD">
        <w:trPr>
          <w:trHeight w:val="460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8F3A1D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Sound related to NIV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B553BC" w14:textId="0FD729FD" w:rsidR="00F46F56" w:rsidRPr="00F46F56" w:rsidRDefault="00F46F56" w:rsidP="002C38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Cordoba-</w:t>
            </w:r>
            <w:proofErr w:type="spellStart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Izquierd</w:t>
            </w:r>
            <w:proofErr w:type="spellEnd"/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N 24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2C389B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órdoba-Izquierdo&lt;/Author&gt;&lt;Year&gt;2013&lt;/Year&gt;&lt;RecNum&gt;2088&lt;/RecNum&gt;&lt;DisplayText&gt;[35]&lt;/DisplayText&gt;&lt;record&gt;&lt;rec-number&gt;2088&lt;/rec-number&gt;&lt;foreign-keys&gt;&lt;key app="EN" db-id="v9razzrwmtv29zeet5tvadzm9d5dffdd0s55" timestamp="1507232823"&gt;2088&lt;/key&gt;&lt;/foreign-keys&gt;&lt;ref-type name="Journal Article"&gt;17&lt;/ref-type&gt;&lt;contributors&gt;&lt;authors&gt;&lt;author&gt;Córdoba-Izquierdo, Ana&lt;/author&gt;&lt;author&gt;Drouot, Xavier&lt;/author&gt;&lt;author&gt;Thille, Arnaud W.&lt;/author&gt;&lt;author&gt;Galia, Fabrice&lt;/author&gt;&lt;author&gt;Roche-Campo, Ferran&lt;/author&gt;&lt;author&gt;Schortgen, Frédérique&lt;/author&gt;&lt;author&gt;Prats-Soro, Enric&lt;/author&gt;&lt;author&gt;Brochard, Laurent&lt;/author&gt;&lt;/authors&gt;&lt;/contributors&gt;&lt;auth-address&gt;Réanimation Médicale, AP-HP, Groupe Hospitalier Albert Chenevier-Henri Mondor, Créteil, France. anacordobaizquierdo@hotmail.com&lt;/auth-address&gt;&lt;titles&gt;&lt;title&gt;Sleep in hypercapnic critical care patients under noninvasive ventilation: conventional versus dedicated ventilators&lt;/title&gt;&lt;secondary-title&gt;Crit. Care Med.&lt;/secondary-title&gt;&lt;/titles&gt;&lt;periodical&gt;&lt;full-title&gt;Crit. Care Med.&lt;/full-title&gt;&lt;/periodical&gt;&lt;pages&gt;60-68&lt;/pages&gt;&lt;volume&gt;41&lt;/volume&gt;&lt;number&gt;1&lt;/number&gt;&lt;dates&gt;&lt;year&gt;2013&lt;/year&gt;&lt;pub-dates&gt;&lt;date&gt;2013/1&lt;/date&gt;&lt;/pub-dates&gt;&lt;/dates&gt;&lt;isbn&gt;0090-3493&lt;/isbn&gt;&lt;urls&gt;&lt;related-urls&gt;&lt;url&gt;http://dx.doi.org/10.1097/CCM.0b013e31826764e3&lt;/url&gt;&lt;url&gt;https://www.ncbi.nlm.nih.gov/pubmed/23222258&lt;/url&gt;&lt;url&gt;http://Insights.ovid.com/pubmed?pmid=23222258&lt;/url&gt;&lt;/related-urls&gt;&lt;pdf-urls&gt;&lt;url&gt;All Papers/C/Córdoba-Izquierdo et al. 2013 - Sleep in hypercapnic critical care patie ... r noninvasive ventilation - conventional versus dedicated ventilators.pdf&lt;/url&gt;&lt;/pdf-urls&gt;&lt;/urls&gt;&lt;electronic-resource-num&gt;10.1097/CCM.0b013e31826764e3&lt;/electronic-resource-num&gt;&lt;/record&gt;&lt;/Cite&gt;&lt;/EndNote&gt;</w:instrTex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2C389B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35]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5A2E08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A4E7D7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5ECB3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46F56" w:rsidRPr="00F46F56" w14:paraId="48211651" w14:textId="77777777" w:rsidTr="002D0CAD">
        <w:trPr>
          <w:trHeight w:val="222"/>
        </w:trPr>
        <w:tc>
          <w:tcPr>
            <w:tcW w:w="19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13297B" w14:textId="77777777" w:rsidR="00F46F56" w:rsidRPr="002D0CAD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</w:pPr>
            <w:r w:rsidRPr="002D0CAD">
              <w:rPr>
                <w:rFonts w:ascii="Times New Roman" w:eastAsia="Arial" w:hAnsi="Times New Roman" w:cs="Times New Roman"/>
                <w:b/>
                <w:color w:val="000000"/>
                <w:sz w:val="20"/>
                <w:szCs w:val="20"/>
              </w:rPr>
              <w:t>“Ventilation system”</w:t>
            </w:r>
          </w:p>
        </w:tc>
        <w:tc>
          <w:tcPr>
            <w:tcW w:w="20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2B35B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69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B79141" w14:textId="569A583A" w:rsidR="00F46F56" w:rsidRPr="00F46F56" w:rsidRDefault="00F46F56" w:rsidP="009E6DA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  <w:r w:rsidRPr="00F46F56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>* Simpson N 84 (score 2.2/ 4)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impson&lt;/Author&gt;&lt;Year&gt;1996&lt;/Year&gt;&lt;RecNum&gt;2009&lt;/RecNum&gt;&lt;DisplayText&gt;[13]&lt;/DisplayText&gt;&lt;record&gt;&lt;rec-number&gt;2009&lt;/rec-number&gt;&lt;foreign-keys&gt;&lt;key app="EN" db-id="v9razzrwmtv29zeet5tvadzm9d5dffdd0s55" timestamp="1507232818"&gt;2009&lt;/key&gt;&lt;/foreign-keys&gt;&lt;ref-type name="Journal Article"&gt;17&lt;/ref-type&gt;&lt;contributors&gt;&lt;authors&gt;&lt;author&gt;Simpson, T.&lt;/author&gt;&lt;author&gt;Lee, E. R.&lt;/author&gt;&lt;author&gt;Cameron, C.&lt;/author&gt;&lt;/authors&gt;&lt;/contributors&gt;&lt;auth-address&gt;University of Washington School of Nursing, Seattle, USA.&lt;/auth-address&gt;&lt;titles&gt;&lt;title&gt;Patients&amp;apos; perceptions of environmental factors that disturb sleep after cardiac surgery&lt;/title&gt;&lt;secondary-title&gt;Am. J. Crit. Care&lt;/secondary-title&gt;&lt;/titles&gt;&lt;periodical&gt;&lt;full-title&gt;Am. J. Crit. Care&lt;/full-title&gt;&lt;/periodical&gt;&lt;pages&gt;173-181&lt;/pages&gt;&lt;volume&gt;5&lt;/volume&gt;&lt;number&gt;3&lt;/number&gt;&lt;dates&gt;&lt;year&gt;1996&lt;/year&gt;&lt;pub-dates&gt;&lt;date&gt;1996/5&lt;/date&gt;&lt;/pub-dates&gt;&lt;/dates&gt;&lt;isbn&gt;1062-3264&lt;/isbn&gt;&lt;urls&gt;&lt;related-urls&gt;&lt;url&gt;https://www.ncbi.nlm.nih.gov/pubmed/8722920&lt;/url&gt;&lt;/related-urls&gt;&lt;/urls&gt;&lt;/record&gt;&lt;/Cite&gt;&lt;/EndNote&gt;</w:instrTex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557FD">
              <w:rPr>
                <w:rFonts w:ascii="Times New Roman" w:eastAsia="Arial" w:hAnsi="Times New Roman" w:cs="Times New Roman"/>
                <w:noProof/>
                <w:color w:val="000000"/>
                <w:sz w:val="20"/>
                <w:szCs w:val="20"/>
              </w:rPr>
              <w:t>[13]</w:t>
            </w:r>
            <w:r w:rsidR="001557FD"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4C4F2B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85F551" w14:textId="77777777" w:rsidR="00F46F56" w:rsidRPr="00F46F56" w:rsidRDefault="00F46F56" w:rsidP="0025734A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Arial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3861FEDD" w14:textId="01480A68" w:rsidR="0025734A" w:rsidRPr="00F46F56" w:rsidRDefault="0025734A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Times New Roman" w:eastAsia="Arial" w:hAnsi="Times New Roman" w:cs="Times New Roman"/>
          <w:color w:val="000000"/>
          <w:sz w:val="20"/>
          <w:szCs w:val="20"/>
        </w:rPr>
      </w:pPr>
      <w:proofErr w:type="spellStart"/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>Trompeo</w:t>
      </w:r>
      <w:proofErr w:type="spellEnd"/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 xml:space="preserve"> </w: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begin"/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instrText xml:space="preserve"> ADDIN EN.CITE &lt;EndNote&gt;&lt;Cite&gt;&lt;Author&gt;Trompeo&lt;/Author&gt;&lt;Year&gt;2011&lt;/Year&gt;&lt;RecNum&gt;1997&lt;/RecNum&gt;&lt;DisplayText&gt;[2]&lt;/DisplayText&gt;&lt;record&gt;&lt;rec-number&gt;1997&lt;/rec-number&gt;&lt;foreign-keys&gt;&lt;key app="EN" db-id="v9razzrwmtv29zeet5tvadzm9d5dffdd0s55" timestamp="1507232817"&gt;1997&lt;/key&gt;&lt;/foreign-keys&gt;&lt;ref-type name="Journal Article"&gt;17&lt;/ref-type&gt;&lt;contributors&gt;&lt;authors&gt;&lt;author&gt;Trompeo, A. C.&lt;/author&gt;&lt;author&gt;Vidi, Y.&lt;/author&gt;&lt;author&gt;Locane, M. D.&lt;/author&gt;&lt;author&gt;Braghiroli, A.&lt;/author&gt;&lt;author&gt;Mascia, L.&lt;/author&gt;&lt;author&gt;Bosma, K.&lt;/author&gt;&lt;author&gt;Ranieri, V. M.&lt;/author&gt;&lt;/authors&gt;&lt;/contributors&gt;&lt;auth-address&gt;Department on Anesthesiology and Resuscitation, University of Turin, S. Giovanni Battista-Molinette Hospital, Corso Dogliotti 14, Turin, Italy.&lt;/auth-address&gt;&lt;titles&gt;&lt;title&gt;Sleep disturbances in the critically ill patients: role of delirium and sedative agents&lt;/title&gt;&lt;secondary-title&gt;Minerva Anestesiol.&lt;/secondary-title&gt;&lt;/titles&gt;&lt;periodical&gt;&lt;full-title&gt;Minerva Anestesiol.&lt;/full-title&gt;&lt;/periodical&gt;&lt;pages&gt;604-612&lt;/pages&gt;&lt;volume&gt;77&lt;/volume&gt;&lt;number&gt;6&lt;/number&gt;&lt;dates&gt;&lt;year&gt;2011&lt;/year&gt;&lt;pub-dates&gt;&lt;date&gt;2011/6&lt;/date&gt;&lt;/pub-dates&gt;&lt;/dates&gt;&lt;isbn&gt;0375-9393&lt;/isbn&gt;&lt;urls&gt;&lt;related-urls&gt;&lt;url&gt;https://www.ncbi.nlm.nih.gov/pubmed/21617624&lt;/url&gt;&lt;/related-urls&gt;&lt;/urls&gt;&lt;/record&gt;&lt;/Cite&gt;&lt;/EndNote&gt;</w:instrTex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separate"/>
      </w:r>
      <w:r w:rsidR="001C3253">
        <w:rPr>
          <w:rFonts w:ascii="Times New Roman" w:eastAsia="Arial" w:hAnsi="Times New Roman" w:cs="Times New Roman"/>
          <w:noProof/>
          <w:color w:val="000000"/>
          <w:sz w:val="20"/>
          <w:szCs w:val="20"/>
        </w:rPr>
        <w:t>[2]</w: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end"/>
      </w:r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 xml:space="preserve"> compared ICU patients with REM reduction vs. severe REM reduction.</w:t>
      </w:r>
    </w:p>
    <w:p w14:paraId="227B2B2B" w14:textId="656FEDB4" w:rsidR="0025734A" w:rsidRPr="00F46F56" w:rsidRDefault="0025734A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Times New Roman" w:eastAsia="Arial" w:hAnsi="Times New Roman" w:cs="Times New Roman"/>
          <w:color w:val="000000"/>
          <w:sz w:val="20"/>
          <w:szCs w:val="20"/>
        </w:rPr>
      </w:pPr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>Cabello</w: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t xml:space="preserve"> </w: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begin"/>
      </w:r>
      <w:r w:rsidR="002C389B">
        <w:rPr>
          <w:rFonts w:ascii="Times New Roman" w:eastAsia="Arial" w:hAnsi="Times New Roman" w:cs="Times New Roman"/>
          <w:color w:val="000000"/>
          <w:sz w:val="20"/>
          <w:szCs w:val="20"/>
        </w:rPr>
        <w:instrText xml:space="preserve"> ADDIN EN.CITE &lt;EndNote&gt;&lt;Cite&gt;&lt;Author&gt;Cabello&lt;/Author&gt;&lt;Year&gt;2008&lt;/Year&gt;&lt;RecNum&gt;2094&lt;/RecNum&gt;&lt;DisplayText&gt;[33]&lt;/DisplayText&gt;&lt;record&gt;&lt;rec-number&gt;2094&lt;/rec-number&gt;&lt;foreign-keys&gt;&lt;key app="EN" db-id="v9razzrwmtv29zeet5tvadzm9d5dffdd0s55" timestamp="1507232823"&gt;2094&lt;/key&gt;&lt;/foreign-keys&gt;&lt;ref-type name="Journal Article"&gt;17&lt;/ref-type&gt;&lt;contributors&gt;&lt;authors&gt;&lt;author&gt;Cabello, Belen&lt;/author&gt;&lt;author&gt;Thille, Arnaud W.&lt;/author&gt;&lt;author&gt;Drouot, Xavier&lt;/author&gt;&lt;author&gt;Galia, Fabrice&lt;/author&gt;&lt;author&gt;Mancebo, Jordi&lt;/author&gt;&lt;author&gt;d&amp;apos;Ortho, Marie-Pia&lt;/author&gt;&lt;author&gt;Brochard, Laurent&lt;/author&gt;&lt;/authors&gt;&lt;/contributors&gt;&lt;auth-address&gt;Réanimation médicale, AP-HP, Groupe hospitalier Henri Mondor-Albert Chenevier, Créteil, France. MCabello@santpau.es&lt;/auth-address&gt;&lt;titles&gt;&lt;title&gt;Sleep quality in mechanically ventilated patients: comparison of three ventilatory modes&lt;/title&gt;&lt;secondary-title&gt;Crit. Care Med.&lt;/secondary-title&gt;&lt;/titles&gt;&lt;periodical&gt;&lt;full-title&gt;Crit. Care Med.&lt;/full-title&gt;&lt;/periodical&gt;&lt;pages&gt;1749-1755&lt;/pages&gt;&lt;volume&gt;36&lt;/volume&gt;&lt;number&gt;6&lt;/number&gt;&lt;dates&gt;&lt;year&gt;2008&lt;/year&gt;&lt;pub-dates&gt;&lt;date&gt;2008/6&lt;/date&gt;&lt;/pub-dates&gt;&lt;/dates&gt;&lt;isbn&gt;0090-3493&lt;/isbn&gt;&lt;urls&gt;&lt;related-urls&gt;&lt;url&gt;http://dx.doi.org/10.1097/CCM.0b013e3181743f41&lt;/url&gt;&lt;url&gt;https://www.ncbi.nlm.nih.gov/pubmed/18496373&lt;/url&gt;&lt;url&gt;http://Insights.ovid.com/pubmed?pmid=18496373&lt;/url&gt;&lt;/related-urls&gt;&lt;pdf-urls&gt;&lt;url&gt;All Papers/C/Cabello et al. 2008 - Sleep quality in mechanically ventilated patients - comparison of three ventilatory modes.pdf&lt;/url&gt;&lt;/pdf-urls&gt;&lt;/urls&gt;&lt;electronic-resource-num&gt;10.1097/CCM.0b013e3181743f41&lt;/electronic-resource-num&gt;&lt;/record&gt;&lt;/Cite&gt;&lt;/EndNote&gt;</w:instrTex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separate"/>
      </w:r>
      <w:r w:rsidR="002C389B">
        <w:rPr>
          <w:rFonts w:ascii="Times New Roman" w:eastAsia="Arial" w:hAnsi="Times New Roman" w:cs="Times New Roman"/>
          <w:noProof/>
          <w:color w:val="000000"/>
          <w:sz w:val="20"/>
          <w:szCs w:val="20"/>
        </w:rPr>
        <w:t>[33]</w:t>
      </w:r>
      <w:r w:rsidR="001C3253">
        <w:rPr>
          <w:rFonts w:ascii="Times New Roman" w:eastAsia="Arial" w:hAnsi="Times New Roman" w:cs="Times New Roman"/>
          <w:color w:val="000000"/>
          <w:sz w:val="20"/>
          <w:szCs w:val="20"/>
        </w:rPr>
        <w:fldChar w:fldCharType="end"/>
      </w:r>
      <w:r w:rsidRPr="00F46F56">
        <w:rPr>
          <w:rFonts w:ascii="Times New Roman" w:eastAsia="Arial" w:hAnsi="Times New Roman" w:cs="Times New Roman"/>
          <w:color w:val="000000"/>
          <w:sz w:val="20"/>
          <w:szCs w:val="20"/>
        </w:rPr>
        <w:t xml:space="preserve"> showed difference only in Stage 2 sleep.</w:t>
      </w:r>
    </w:p>
    <w:p w14:paraId="6A33E404" w14:textId="77777777" w:rsidR="0025734A" w:rsidRPr="0025734A" w:rsidRDefault="0025734A" w:rsidP="0025734A">
      <w:pPr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Arial" w:eastAsia="Arial" w:hAnsi="Arial" w:cs="Arial"/>
          <w:color w:val="000000"/>
        </w:rPr>
      </w:pPr>
    </w:p>
    <w:p w14:paraId="63BF4DA9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3D132EED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23FC0E78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17C3D94E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4F74324B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37BA407D" w14:textId="77777777" w:rsidR="00797F7B" w:rsidRDefault="00797F7B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6F5F712E" w14:textId="77777777" w:rsidR="00900A28" w:rsidRDefault="00900A28">
      <w:pPr>
        <w:rPr>
          <w:rFonts w:ascii="Times New Roman" w:eastAsia="Times New Roman" w:hAnsi="Times New Roman" w:cs="Times New Roman"/>
          <w:b/>
          <w:color w:val="000000"/>
        </w:rPr>
      </w:pPr>
    </w:p>
    <w:p w14:paraId="7F1F1505" w14:textId="1E4C477E" w:rsidR="00A56994" w:rsidRDefault="00547954">
      <w:pPr>
        <w:rPr>
          <w:rFonts w:ascii="Times New Roman" w:eastAsia="Times New Roman" w:hAnsi="Times New Roman" w:cs="Times New Roman"/>
          <w:b/>
          <w:color w:val="000000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color w:val="000000"/>
        </w:rPr>
        <w:lastRenderedPageBreak/>
        <w:t>References</w:t>
      </w:r>
    </w:p>
    <w:p w14:paraId="679FC11C" w14:textId="77777777" w:rsidR="00A56994" w:rsidRPr="00F74EA4" w:rsidRDefault="00A56994">
      <w:pPr>
        <w:rPr>
          <w:rFonts w:ascii="Times New Roman" w:eastAsia="Times New Roman" w:hAnsi="Times New Roman" w:cs="Times New Roman"/>
          <w:color w:val="000000"/>
        </w:rPr>
      </w:pPr>
    </w:p>
    <w:p w14:paraId="429AC981" w14:textId="77777777" w:rsidR="002C389B" w:rsidRPr="002C389B" w:rsidRDefault="00A56994" w:rsidP="002C389B">
      <w:pPr>
        <w:pStyle w:val="EndNoteBibliography"/>
        <w:ind w:left="720" w:hanging="720"/>
        <w:rPr>
          <w:noProof/>
        </w:rPr>
      </w:pPr>
      <w:r w:rsidRPr="00F74EA4">
        <w:rPr>
          <w:rFonts w:ascii="Times New Roman" w:eastAsia="Times New Roman" w:hAnsi="Times New Roman" w:cs="Times New Roman"/>
          <w:color w:val="000000"/>
        </w:rPr>
        <w:fldChar w:fldCharType="begin"/>
      </w:r>
      <w:r w:rsidRPr="00F74EA4">
        <w:rPr>
          <w:rFonts w:ascii="Times New Roman" w:eastAsia="Times New Roman" w:hAnsi="Times New Roman" w:cs="Times New Roman"/>
          <w:color w:val="000000"/>
        </w:rPr>
        <w:instrText xml:space="preserve"> ADDIN EN.REFLIST </w:instrText>
      </w:r>
      <w:r w:rsidRPr="00F74EA4">
        <w:rPr>
          <w:rFonts w:ascii="Times New Roman" w:eastAsia="Times New Roman" w:hAnsi="Times New Roman" w:cs="Times New Roman"/>
          <w:color w:val="000000"/>
        </w:rPr>
        <w:fldChar w:fldCharType="separate"/>
      </w:r>
      <w:r w:rsidR="002C389B" w:rsidRPr="002C389B">
        <w:rPr>
          <w:noProof/>
        </w:rPr>
        <w:t>1.</w:t>
      </w:r>
      <w:r w:rsidR="002C389B" w:rsidRPr="002C389B">
        <w:rPr>
          <w:noProof/>
        </w:rPr>
        <w:tab/>
        <w:t xml:space="preserve">Bihari S, Doug McEvoy R, Matheson E, Kim S, Woodman RJ, Bersten AD: </w:t>
      </w:r>
      <w:r w:rsidR="002C389B" w:rsidRPr="002C389B">
        <w:rPr>
          <w:b/>
          <w:noProof/>
        </w:rPr>
        <w:t>Factors affecting sleep quality of patients in intensive care unit</w:t>
      </w:r>
      <w:r w:rsidR="002C389B" w:rsidRPr="002C389B">
        <w:rPr>
          <w:noProof/>
        </w:rPr>
        <w:t xml:space="preserve">. </w:t>
      </w:r>
      <w:r w:rsidR="002C389B" w:rsidRPr="002C389B">
        <w:rPr>
          <w:i/>
          <w:noProof/>
        </w:rPr>
        <w:t xml:space="preserve">J Clin Sleep Med </w:t>
      </w:r>
      <w:r w:rsidR="002C389B" w:rsidRPr="002C389B">
        <w:rPr>
          <w:noProof/>
        </w:rPr>
        <w:t xml:space="preserve">2012, </w:t>
      </w:r>
      <w:r w:rsidR="002C389B" w:rsidRPr="002C389B">
        <w:rPr>
          <w:b/>
          <w:noProof/>
        </w:rPr>
        <w:t>8</w:t>
      </w:r>
      <w:r w:rsidR="002C389B" w:rsidRPr="002C389B">
        <w:rPr>
          <w:noProof/>
        </w:rPr>
        <w:t>(3):301-307.</w:t>
      </w:r>
    </w:p>
    <w:p w14:paraId="4CF0C356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.</w:t>
      </w:r>
      <w:r w:rsidRPr="002C389B">
        <w:rPr>
          <w:noProof/>
        </w:rPr>
        <w:tab/>
        <w:t xml:space="preserve">Trompeo AC, Vidi Y, Locane MD, Braghiroli A, Mascia L, Bosma K, Ranieri VM: </w:t>
      </w:r>
      <w:r w:rsidRPr="002C389B">
        <w:rPr>
          <w:b/>
          <w:noProof/>
        </w:rPr>
        <w:t>Sleep disturbances in the critically ill patients: role of delirium and sedative ag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Minerva Anestesiol </w:t>
      </w:r>
      <w:r w:rsidRPr="002C389B">
        <w:rPr>
          <w:noProof/>
        </w:rPr>
        <w:t xml:space="preserve">2011, </w:t>
      </w:r>
      <w:r w:rsidRPr="002C389B">
        <w:rPr>
          <w:b/>
          <w:noProof/>
        </w:rPr>
        <w:t>77</w:t>
      </w:r>
      <w:r w:rsidRPr="002C389B">
        <w:rPr>
          <w:noProof/>
        </w:rPr>
        <w:t>(6):604-612.</w:t>
      </w:r>
    </w:p>
    <w:p w14:paraId="501D47EF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.</w:t>
      </w:r>
      <w:r w:rsidRPr="002C389B">
        <w:rPr>
          <w:noProof/>
        </w:rPr>
        <w:tab/>
        <w:t xml:space="preserve">Higgins PA: </w:t>
      </w:r>
      <w:r w:rsidRPr="002C389B">
        <w:rPr>
          <w:b/>
          <w:noProof/>
        </w:rPr>
        <w:t>Patient perception of fatigue while undergoing long-term mechanical ventilation: incidence and associated factor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Heart Lung </w:t>
      </w:r>
      <w:r w:rsidRPr="002C389B">
        <w:rPr>
          <w:noProof/>
        </w:rPr>
        <w:t xml:space="preserve">1998, </w:t>
      </w:r>
      <w:r w:rsidRPr="002C389B">
        <w:rPr>
          <w:b/>
          <w:noProof/>
        </w:rPr>
        <w:t>27</w:t>
      </w:r>
      <w:r w:rsidRPr="002C389B">
        <w:rPr>
          <w:noProof/>
        </w:rPr>
        <w:t>(3):177-183.</w:t>
      </w:r>
    </w:p>
    <w:p w14:paraId="322D0FCB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4.</w:t>
      </w:r>
      <w:r w:rsidRPr="002C389B">
        <w:rPr>
          <w:noProof/>
        </w:rPr>
        <w:tab/>
        <w:t xml:space="preserve">Nicolás A, Aizpitarte E, Iruarrizaga A, Vázquez M, Margall A, Asiain C: </w:t>
      </w:r>
      <w:r w:rsidRPr="002C389B">
        <w:rPr>
          <w:b/>
          <w:noProof/>
        </w:rPr>
        <w:t>Perception of night-time sleep by surgical patients in an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Nurs Crit Care </w:t>
      </w:r>
      <w:r w:rsidRPr="002C389B">
        <w:rPr>
          <w:noProof/>
        </w:rPr>
        <w:t xml:space="preserve">2008, </w:t>
      </w:r>
      <w:r w:rsidRPr="002C389B">
        <w:rPr>
          <w:b/>
          <w:noProof/>
        </w:rPr>
        <w:t>13</w:t>
      </w:r>
      <w:r w:rsidRPr="002C389B">
        <w:rPr>
          <w:noProof/>
        </w:rPr>
        <w:t>(1):25-33.</w:t>
      </w:r>
    </w:p>
    <w:p w14:paraId="42E2E4E5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5.</w:t>
      </w:r>
      <w:r w:rsidRPr="002C389B">
        <w:rPr>
          <w:noProof/>
        </w:rPr>
        <w:tab/>
        <w:t xml:space="preserve">Freedman NS, Kotzer N, Schwab RJ: </w:t>
      </w:r>
      <w:r w:rsidRPr="002C389B">
        <w:rPr>
          <w:b/>
          <w:noProof/>
        </w:rPr>
        <w:t>Patient perception of sleep quality and etiology of sleep disruption in the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Am J Respir Crit Care Med </w:t>
      </w:r>
      <w:r w:rsidRPr="002C389B">
        <w:rPr>
          <w:noProof/>
        </w:rPr>
        <w:t xml:space="preserve">1999, </w:t>
      </w:r>
      <w:r w:rsidRPr="002C389B">
        <w:rPr>
          <w:b/>
          <w:noProof/>
        </w:rPr>
        <w:t>159</w:t>
      </w:r>
      <w:r w:rsidRPr="002C389B">
        <w:rPr>
          <w:noProof/>
        </w:rPr>
        <w:t>(4 Pt 1):1155-1162.</w:t>
      </w:r>
    </w:p>
    <w:p w14:paraId="4E52BA5A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6.</w:t>
      </w:r>
      <w:r w:rsidRPr="002C389B">
        <w:rPr>
          <w:noProof/>
        </w:rPr>
        <w:tab/>
        <w:t xml:space="preserve">Engelmann C, Wallenborn J, Olthoff D, Kaisers UX, Rüffert H: </w:t>
      </w:r>
      <w:r w:rsidRPr="002C389B">
        <w:rPr>
          <w:b/>
          <w:noProof/>
        </w:rPr>
        <w:t>Propofol versus flunitrazepam for inducing and maintaining sleep in postoperative ICU pati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dian J Crit Care Med </w:t>
      </w:r>
      <w:r w:rsidRPr="002C389B">
        <w:rPr>
          <w:noProof/>
        </w:rPr>
        <w:t xml:space="preserve">2014, </w:t>
      </w:r>
      <w:r w:rsidRPr="002C389B">
        <w:rPr>
          <w:b/>
          <w:noProof/>
        </w:rPr>
        <w:t>18</w:t>
      </w:r>
      <w:r w:rsidRPr="002C389B">
        <w:rPr>
          <w:noProof/>
        </w:rPr>
        <w:t>(4):212-219.</w:t>
      </w:r>
    </w:p>
    <w:p w14:paraId="5F61E167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7.</w:t>
      </w:r>
      <w:r w:rsidRPr="002C389B">
        <w:rPr>
          <w:noProof/>
        </w:rPr>
        <w:tab/>
        <w:t xml:space="preserve">Roche Campo F, Drouot X, Thille AW, Galia F, Cabello B, d'Ortho M-P, Brochard L: </w:t>
      </w:r>
      <w:r w:rsidRPr="002C389B">
        <w:rPr>
          <w:b/>
          <w:noProof/>
        </w:rPr>
        <w:t>Poor sleep quality is associated with late noninvasive ventilation failure in patients with acute hypercapnic respiratory failure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Med </w:t>
      </w:r>
      <w:r w:rsidRPr="002C389B">
        <w:rPr>
          <w:noProof/>
        </w:rPr>
        <w:t xml:space="preserve">2010, </w:t>
      </w:r>
      <w:r w:rsidRPr="002C389B">
        <w:rPr>
          <w:b/>
          <w:noProof/>
        </w:rPr>
        <w:t>38</w:t>
      </w:r>
      <w:r w:rsidRPr="002C389B">
        <w:rPr>
          <w:noProof/>
        </w:rPr>
        <w:t>(2):477-485.</w:t>
      </w:r>
    </w:p>
    <w:p w14:paraId="1B4AAF80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8.</w:t>
      </w:r>
      <w:r w:rsidRPr="002C389B">
        <w:rPr>
          <w:noProof/>
        </w:rPr>
        <w:tab/>
        <w:t xml:space="preserve">Chen J-H, Chao Y-H, Lu S-F, Shiung T-F, Chao Y-F: </w:t>
      </w:r>
      <w:r w:rsidRPr="002C389B">
        <w:rPr>
          <w:b/>
          <w:noProof/>
        </w:rPr>
        <w:t>The effectiveness of valerian acupressure on the sleep of ICU patients: a randomized clinical trial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 J Nurs Stud </w:t>
      </w:r>
      <w:r w:rsidRPr="002C389B">
        <w:rPr>
          <w:noProof/>
        </w:rPr>
        <w:t xml:space="preserve">2012, </w:t>
      </w:r>
      <w:r w:rsidRPr="002C389B">
        <w:rPr>
          <w:b/>
          <w:noProof/>
        </w:rPr>
        <w:t>49</w:t>
      </w:r>
      <w:r w:rsidRPr="002C389B">
        <w:rPr>
          <w:noProof/>
        </w:rPr>
        <w:t>(8):913-920.</w:t>
      </w:r>
    </w:p>
    <w:p w14:paraId="5353E8DF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9.</w:t>
      </w:r>
      <w:r w:rsidRPr="002C389B">
        <w:rPr>
          <w:noProof/>
        </w:rPr>
        <w:tab/>
        <w:t xml:space="preserve">Frisk U, Nordström G: </w:t>
      </w:r>
      <w:r w:rsidRPr="002C389B">
        <w:rPr>
          <w:b/>
          <w:noProof/>
        </w:rPr>
        <w:t>Patients' sleep in an intensive care unit--patients' and nurses' perception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rit Care Nurs </w:t>
      </w:r>
      <w:r w:rsidRPr="002C389B">
        <w:rPr>
          <w:noProof/>
        </w:rPr>
        <w:t xml:space="preserve">2003, </w:t>
      </w:r>
      <w:r w:rsidRPr="002C389B">
        <w:rPr>
          <w:b/>
          <w:noProof/>
        </w:rPr>
        <w:t>19</w:t>
      </w:r>
      <w:r w:rsidRPr="002C389B">
        <w:rPr>
          <w:noProof/>
        </w:rPr>
        <w:t>(6):342-349.</w:t>
      </w:r>
    </w:p>
    <w:p w14:paraId="0DC6F322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0.</w:t>
      </w:r>
      <w:r w:rsidRPr="002C389B">
        <w:rPr>
          <w:noProof/>
        </w:rPr>
        <w:tab/>
        <w:t xml:space="preserve">Hardin KA, Seyal M, Stewart T, Bonekat HW: </w:t>
      </w:r>
      <w:r w:rsidRPr="002C389B">
        <w:rPr>
          <w:b/>
          <w:noProof/>
        </w:rPr>
        <w:t>Sleep in critically ill chemically paralyzed patients requiring mechanical ventilation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hest </w:t>
      </w:r>
      <w:r w:rsidRPr="002C389B">
        <w:rPr>
          <w:noProof/>
        </w:rPr>
        <w:t xml:space="preserve">2006, </w:t>
      </w:r>
      <w:r w:rsidRPr="002C389B">
        <w:rPr>
          <w:b/>
          <w:noProof/>
        </w:rPr>
        <w:t>129</w:t>
      </w:r>
      <w:r w:rsidRPr="002C389B">
        <w:rPr>
          <w:noProof/>
        </w:rPr>
        <w:t>(6):1468-1477.</w:t>
      </w:r>
    </w:p>
    <w:p w14:paraId="2BA0D5C3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1.</w:t>
      </w:r>
      <w:r w:rsidRPr="002C389B">
        <w:rPr>
          <w:noProof/>
        </w:rPr>
        <w:tab/>
        <w:t>Kamdar BB, King LM, Collop NA, Sakamuri S, Colantuoni E, Neufeld KJ, Bienvenu OJ, Rowden AM, Touradji P, Brower RG</w:t>
      </w:r>
      <w:r w:rsidRPr="002C389B">
        <w:rPr>
          <w:i/>
          <w:noProof/>
        </w:rPr>
        <w:t xml:space="preserve"> et al</w:t>
      </w:r>
      <w:r w:rsidRPr="002C389B">
        <w:rPr>
          <w:noProof/>
        </w:rPr>
        <w:t xml:space="preserve">: </w:t>
      </w:r>
      <w:r w:rsidRPr="002C389B">
        <w:rPr>
          <w:b/>
          <w:noProof/>
        </w:rPr>
        <w:t>The effect of a quality improvement intervention on perceived sleep quality and cognition in a medical ICU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Med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41</w:t>
      </w:r>
      <w:r w:rsidRPr="002C389B">
        <w:rPr>
          <w:noProof/>
        </w:rPr>
        <w:t>(3):800-809.</w:t>
      </w:r>
    </w:p>
    <w:p w14:paraId="6C1D4F8C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2.</w:t>
      </w:r>
      <w:r w:rsidRPr="002C389B">
        <w:rPr>
          <w:noProof/>
        </w:rPr>
        <w:tab/>
        <w:t xml:space="preserve">McKinley S, Fien M, Elliott R, Elliott D: </w:t>
      </w:r>
      <w:r w:rsidRPr="002C389B">
        <w:rPr>
          <w:b/>
          <w:noProof/>
        </w:rPr>
        <w:t>Sleep and psychological health during early recovery from critical illness: an observational stud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J Psychosom Res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75</w:t>
      </w:r>
      <w:r w:rsidRPr="002C389B">
        <w:rPr>
          <w:noProof/>
        </w:rPr>
        <w:t>(6):539-545.</w:t>
      </w:r>
    </w:p>
    <w:p w14:paraId="743F8430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3.</w:t>
      </w:r>
      <w:r w:rsidRPr="002C389B">
        <w:rPr>
          <w:noProof/>
        </w:rPr>
        <w:tab/>
        <w:t xml:space="preserve">Simpson T, Lee ER, Cameron C: </w:t>
      </w:r>
      <w:r w:rsidRPr="002C389B">
        <w:rPr>
          <w:b/>
          <w:noProof/>
        </w:rPr>
        <w:t>Patients' perceptions of environmental factors that disturb sleep after cardiac surger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Am J Crit Care </w:t>
      </w:r>
      <w:r w:rsidRPr="002C389B">
        <w:rPr>
          <w:noProof/>
        </w:rPr>
        <w:t xml:space="preserve">1996, </w:t>
      </w:r>
      <w:r w:rsidRPr="002C389B">
        <w:rPr>
          <w:b/>
          <w:noProof/>
        </w:rPr>
        <w:t>5</w:t>
      </w:r>
      <w:r w:rsidRPr="002C389B">
        <w:rPr>
          <w:noProof/>
        </w:rPr>
        <w:t>(3):173-181.</w:t>
      </w:r>
    </w:p>
    <w:p w14:paraId="387DBC6B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4.</w:t>
      </w:r>
      <w:r w:rsidRPr="002C389B">
        <w:rPr>
          <w:noProof/>
        </w:rPr>
        <w:tab/>
        <w:t xml:space="preserve">Fanfulla F, Ceriana P, D'Artavilla Lupo N, Trentin R, Frigerio F, Nava S: </w:t>
      </w:r>
      <w:r w:rsidRPr="002C389B">
        <w:rPr>
          <w:b/>
          <w:noProof/>
        </w:rPr>
        <w:t>Sleep disturbances in patients admitted to a step-down unit after ICU discharge: the role of mechanical ventilation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Sleep </w:t>
      </w:r>
      <w:r w:rsidRPr="002C389B">
        <w:rPr>
          <w:noProof/>
        </w:rPr>
        <w:t xml:space="preserve">2011, </w:t>
      </w:r>
      <w:r w:rsidRPr="002C389B">
        <w:rPr>
          <w:b/>
          <w:noProof/>
        </w:rPr>
        <w:t>34</w:t>
      </w:r>
      <w:r w:rsidRPr="002C389B">
        <w:rPr>
          <w:noProof/>
        </w:rPr>
        <w:t>(3):355-362.</w:t>
      </w:r>
    </w:p>
    <w:p w14:paraId="5EA558FB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5.</w:t>
      </w:r>
      <w:r w:rsidRPr="002C389B">
        <w:rPr>
          <w:noProof/>
        </w:rPr>
        <w:tab/>
        <w:t xml:space="preserve">Little A, Ethier C, Ayas N, Thanachayanont T, Jiang D, Mehta S: </w:t>
      </w:r>
      <w:r w:rsidRPr="002C389B">
        <w:rPr>
          <w:b/>
          <w:noProof/>
        </w:rPr>
        <w:t>A patient survey of sleep quality in the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Minerva Anestesiol </w:t>
      </w:r>
      <w:r w:rsidRPr="002C389B">
        <w:rPr>
          <w:noProof/>
        </w:rPr>
        <w:t xml:space="preserve">2012, </w:t>
      </w:r>
      <w:r w:rsidRPr="002C389B">
        <w:rPr>
          <w:b/>
          <w:noProof/>
        </w:rPr>
        <w:t>78</w:t>
      </w:r>
      <w:r w:rsidRPr="002C389B">
        <w:rPr>
          <w:noProof/>
        </w:rPr>
        <w:t>(4):406-414.</w:t>
      </w:r>
    </w:p>
    <w:p w14:paraId="087475B4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lastRenderedPageBreak/>
        <w:t>16.</w:t>
      </w:r>
      <w:r w:rsidRPr="002C389B">
        <w:rPr>
          <w:noProof/>
        </w:rPr>
        <w:tab/>
        <w:t xml:space="preserve">Ehlers VJ, Watson H, Moleki MM: </w:t>
      </w:r>
      <w:r w:rsidRPr="002C389B">
        <w:rPr>
          <w:b/>
          <w:noProof/>
        </w:rPr>
        <w:t>Factors contributing to sleep deprivation in a multidisciplinary intensive care unit in South Africa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urationis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36</w:t>
      </w:r>
      <w:r w:rsidRPr="002C389B">
        <w:rPr>
          <w:noProof/>
        </w:rPr>
        <w:t>(1):E1-8.</w:t>
      </w:r>
    </w:p>
    <w:p w14:paraId="16172155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7.</w:t>
      </w:r>
      <w:r w:rsidRPr="002C389B">
        <w:rPr>
          <w:noProof/>
        </w:rPr>
        <w:tab/>
        <w:t xml:space="preserve">Uğraş GA, Oztekin SD: </w:t>
      </w:r>
      <w:r w:rsidRPr="002C389B">
        <w:rPr>
          <w:b/>
          <w:noProof/>
        </w:rPr>
        <w:t>Patient perception of environmental and nursing factors contributing to sleep disturbances in a neurosurgical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Tohoku J Exp Med </w:t>
      </w:r>
      <w:r w:rsidRPr="002C389B">
        <w:rPr>
          <w:noProof/>
        </w:rPr>
        <w:t xml:space="preserve">2007, </w:t>
      </w:r>
      <w:r w:rsidRPr="002C389B">
        <w:rPr>
          <w:b/>
          <w:noProof/>
        </w:rPr>
        <w:t>212</w:t>
      </w:r>
      <w:r w:rsidRPr="002C389B">
        <w:rPr>
          <w:noProof/>
        </w:rPr>
        <w:t>(3):299-308.</w:t>
      </w:r>
    </w:p>
    <w:p w14:paraId="4682127F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8.</w:t>
      </w:r>
      <w:r w:rsidRPr="002C389B">
        <w:rPr>
          <w:noProof/>
        </w:rPr>
        <w:tab/>
        <w:t xml:space="preserve">Zhang L, Sha YS, Kong QQ, Woo JA-L, Miller AR, Li HW, Zhou LX, Zhou Y, Wang CL: </w:t>
      </w:r>
      <w:r w:rsidRPr="002C389B">
        <w:rPr>
          <w:b/>
          <w:noProof/>
        </w:rPr>
        <w:t>Factors that affect sleep quality: perceptions made by patients in the intensive care unit after thoracic surger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Support Care Cancer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21</w:t>
      </w:r>
      <w:r w:rsidRPr="002C389B">
        <w:rPr>
          <w:noProof/>
        </w:rPr>
        <w:t>(8):2091-2096.</w:t>
      </w:r>
    </w:p>
    <w:p w14:paraId="19532BFB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19.</w:t>
      </w:r>
      <w:r w:rsidRPr="002C389B">
        <w:rPr>
          <w:noProof/>
        </w:rPr>
        <w:tab/>
        <w:t xml:space="preserve">Jones C, Dawson D: </w:t>
      </w:r>
      <w:r w:rsidRPr="002C389B">
        <w:rPr>
          <w:b/>
          <w:noProof/>
        </w:rPr>
        <w:t>Eye masks and earplugs improve patient's perception of sleep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Nurs Crit Care </w:t>
      </w:r>
      <w:r w:rsidRPr="002C389B">
        <w:rPr>
          <w:noProof/>
        </w:rPr>
        <w:t xml:space="preserve">2012, </w:t>
      </w:r>
      <w:r w:rsidRPr="002C389B">
        <w:rPr>
          <w:b/>
          <w:noProof/>
        </w:rPr>
        <w:t>17</w:t>
      </w:r>
      <w:r w:rsidRPr="002C389B">
        <w:rPr>
          <w:noProof/>
        </w:rPr>
        <w:t>(5):247-254.</w:t>
      </w:r>
    </w:p>
    <w:p w14:paraId="51BAF62E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0.</w:t>
      </w:r>
      <w:r w:rsidRPr="002C389B">
        <w:rPr>
          <w:noProof/>
        </w:rPr>
        <w:tab/>
        <w:t xml:space="preserve">Hofhuis JGM, Spronk PE, van Stel HF, Schrijvers AJP, Rommes JH, Bakker J: </w:t>
      </w:r>
      <w:r w:rsidRPr="002C389B">
        <w:rPr>
          <w:b/>
          <w:noProof/>
        </w:rPr>
        <w:t>Experiences of critically ill patients in the ICU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rit Care Nurs </w:t>
      </w:r>
      <w:r w:rsidRPr="002C389B">
        <w:rPr>
          <w:noProof/>
        </w:rPr>
        <w:t xml:space="preserve">2008, </w:t>
      </w:r>
      <w:r w:rsidRPr="002C389B">
        <w:rPr>
          <w:b/>
          <w:noProof/>
        </w:rPr>
        <w:t>24</w:t>
      </w:r>
      <w:r w:rsidRPr="002C389B">
        <w:rPr>
          <w:noProof/>
        </w:rPr>
        <w:t>(5):300-313.</w:t>
      </w:r>
    </w:p>
    <w:p w14:paraId="1C04DFA1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1.</w:t>
      </w:r>
      <w:r w:rsidRPr="002C389B">
        <w:rPr>
          <w:noProof/>
        </w:rPr>
        <w:tab/>
        <w:t xml:space="preserve">Elliott R, McKinley S, Cistulli P, Fien M: </w:t>
      </w:r>
      <w:r w:rsidRPr="002C389B">
        <w:rPr>
          <w:b/>
          <w:noProof/>
        </w:rPr>
        <w:t>Characterisation of sleep in intensive care using 24-hour polysomnography: an observational stud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17</w:t>
      </w:r>
      <w:r w:rsidRPr="002C389B">
        <w:rPr>
          <w:noProof/>
        </w:rPr>
        <w:t>(2):R46.</w:t>
      </w:r>
    </w:p>
    <w:p w14:paraId="078F45EC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2.</w:t>
      </w:r>
      <w:r w:rsidRPr="002C389B">
        <w:rPr>
          <w:noProof/>
        </w:rPr>
        <w:tab/>
        <w:t xml:space="preserve">Elliott R, Rai T, McKinley S: </w:t>
      </w:r>
      <w:r w:rsidRPr="002C389B">
        <w:rPr>
          <w:b/>
          <w:noProof/>
        </w:rPr>
        <w:t>Factors affecting sleep in the critically ill: an observational stud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J Crit Care </w:t>
      </w:r>
      <w:r w:rsidRPr="002C389B">
        <w:rPr>
          <w:noProof/>
        </w:rPr>
        <w:t xml:space="preserve">2014, </w:t>
      </w:r>
      <w:r w:rsidRPr="002C389B">
        <w:rPr>
          <w:b/>
          <w:noProof/>
        </w:rPr>
        <w:t>29</w:t>
      </w:r>
      <w:r w:rsidRPr="002C389B">
        <w:rPr>
          <w:noProof/>
        </w:rPr>
        <w:t>(5):859-863.</w:t>
      </w:r>
    </w:p>
    <w:p w14:paraId="5025D047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3.</w:t>
      </w:r>
      <w:r w:rsidRPr="002C389B">
        <w:rPr>
          <w:noProof/>
        </w:rPr>
        <w:tab/>
        <w:t xml:space="preserve">Freedman NS, Gazendam J, Levan L, Pack AI, Schwab RJ: </w:t>
      </w:r>
      <w:r w:rsidRPr="002C389B">
        <w:rPr>
          <w:b/>
          <w:noProof/>
        </w:rPr>
        <w:t>Abnormal sleep/wake cycles and the effect of environmental noise on sleep disruption in the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Am J Respir Crit Care Med </w:t>
      </w:r>
      <w:r w:rsidRPr="002C389B">
        <w:rPr>
          <w:noProof/>
        </w:rPr>
        <w:t xml:space="preserve">2001, </w:t>
      </w:r>
      <w:r w:rsidRPr="002C389B">
        <w:rPr>
          <w:b/>
          <w:noProof/>
        </w:rPr>
        <w:t>163</w:t>
      </w:r>
      <w:r w:rsidRPr="002C389B">
        <w:rPr>
          <w:noProof/>
        </w:rPr>
        <w:t>(2):451-457.</w:t>
      </w:r>
    </w:p>
    <w:p w14:paraId="65E9A206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4.</w:t>
      </w:r>
      <w:r w:rsidRPr="002C389B">
        <w:rPr>
          <w:noProof/>
        </w:rPr>
        <w:tab/>
        <w:t xml:space="preserve">Yinnon AM, Ilan Y, Tadmor B, Altarescu G, Hershko C: </w:t>
      </w:r>
      <w:r w:rsidRPr="002C389B">
        <w:rPr>
          <w:b/>
          <w:noProof/>
        </w:rPr>
        <w:t>Quality of sleep in the medical departmen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Br J Clin Pract </w:t>
      </w:r>
      <w:r w:rsidRPr="002C389B">
        <w:rPr>
          <w:noProof/>
        </w:rPr>
        <w:t xml:space="preserve">1992, </w:t>
      </w:r>
      <w:r w:rsidRPr="002C389B">
        <w:rPr>
          <w:b/>
          <w:noProof/>
        </w:rPr>
        <w:t>46</w:t>
      </w:r>
      <w:r w:rsidRPr="002C389B">
        <w:rPr>
          <w:noProof/>
        </w:rPr>
        <w:t>(2):88-91.</w:t>
      </w:r>
    </w:p>
    <w:p w14:paraId="4210C550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5.</w:t>
      </w:r>
      <w:r w:rsidRPr="002C389B">
        <w:rPr>
          <w:noProof/>
        </w:rPr>
        <w:tab/>
        <w:t xml:space="preserve">Hu RF, Jiang XY, Chen J, Zeng Z, Chen XY, Li Y, Huining X, Evans DJ: </w:t>
      </w:r>
      <w:r w:rsidRPr="002C389B">
        <w:rPr>
          <w:b/>
          <w:noProof/>
        </w:rPr>
        <w:t>Non-pharmacological interventions for sleep promotion in the intensive care unit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ochrane Database Syst Rev </w:t>
      </w:r>
      <w:r w:rsidRPr="002C389B">
        <w:rPr>
          <w:noProof/>
        </w:rPr>
        <w:t>2015(10):Cd008808.</w:t>
      </w:r>
    </w:p>
    <w:p w14:paraId="488D36B3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6.</w:t>
      </w:r>
      <w:r w:rsidRPr="002C389B">
        <w:rPr>
          <w:noProof/>
        </w:rPr>
        <w:tab/>
        <w:t xml:space="preserve">Kondili E, Alexopoulou C, Xirouchaki N, Georgopoulos D: </w:t>
      </w:r>
      <w:r w:rsidRPr="002C389B">
        <w:rPr>
          <w:b/>
          <w:noProof/>
        </w:rPr>
        <w:t>Effects of propofol on sleep quality in mechanically ventilated critically ill patients: a physiological study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are Med </w:t>
      </w:r>
      <w:r w:rsidRPr="002C389B">
        <w:rPr>
          <w:noProof/>
        </w:rPr>
        <w:t xml:space="preserve">2012, </w:t>
      </w:r>
      <w:r w:rsidRPr="002C389B">
        <w:rPr>
          <w:b/>
          <w:noProof/>
        </w:rPr>
        <w:t>38</w:t>
      </w:r>
      <w:r w:rsidRPr="002C389B">
        <w:rPr>
          <w:noProof/>
        </w:rPr>
        <w:t>(10):1640-1646.</w:t>
      </w:r>
    </w:p>
    <w:p w14:paraId="5FFF1FBF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7.</w:t>
      </w:r>
      <w:r w:rsidRPr="002C389B">
        <w:rPr>
          <w:noProof/>
        </w:rPr>
        <w:tab/>
        <w:t xml:space="preserve">Treggiari-Venzi M, Borgeat A, Fuchs-Buder T, Gachoud JP, Suter PM: </w:t>
      </w:r>
      <w:r w:rsidRPr="002C389B">
        <w:rPr>
          <w:b/>
          <w:noProof/>
        </w:rPr>
        <w:t>Overnight sedation with midazolam or propofol in the ICU: effects on sleep quality, anxiety and depression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are Med </w:t>
      </w:r>
      <w:r w:rsidRPr="002C389B">
        <w:rPr>
          <w:noProof/>
        </w:rPr>
        <w:t xml:space="preserve">1996, </w:t>
      </w:r>
      <w:r w:rsidRPr="002C389B">
        <w:rPr>
          <w:b/>
          <w:noProof/>
        </w:rPr>
        <w:t>22</w:t>
      </w:r>
      <w:r w:rsidRPr="002C389B">
        <w:rPr>
          <w:noProof/>
        </w:rPr>
        <w:t>(11):1186-1190.</w:t>
      </w:r>
    </w:p>
    <w:p w14:paraId="1AC8980D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8.</w:t>
      </w:r>
      <w:r w:rsidRPr="002C389B">
        <w:rPr>
          <w:noProof/>
        </w:rPr>
        <w:tab/>
        <w:t xml:space="preserve">Parthasarathy S, Tobin MJ: </w:t>
      </w:r>
      <w:r w:rsidRPr="002C389B">
        <w:rPr>
          <w:b/>
          <w:noProof/>
        </w:rPr>
        <w:t>Effect of ventilator mode on sleep quality in critically ill pati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Am J Respir Crit Care Med </w:t>
      </w:r>
      <w:r w:rsidRPr="002C389B">
        <w:rPr>
          <w:noProof/>
        </w:rPr>
        <w:t xml:space="preserve">2002, </w:t>
      </w:r>
      <w:r w:rsidRPr="002C389B">
        <w:rPr>
          <w:b/>
          <w:noProof/>
        </w:rPr>
        <w:t>166</w:t>
      </w:r>
      <w:r w:rsidRPr="002C389B">
        <w:rPr>
          <w:noProof/>
        </w:rPr>
        <w:t>(11):1423-1429.</w:t>
      </w:r>
    </w:p>
    <w:p w14:paraId="7FD194E5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29.</w:t>
      </w:r>
      <w:r w:rsidRPr="002C389B">
        <w:rPr>
          <w:noProof/>
        </w:rPr>
        <w:tab/>
        <w:t xml:space="preserve">Andréjak C, Monconduit J, Rose D, Toublanc B, Mayeux I, Rodenstein D, Jounieaux V: </w:t>
      </w:r>
      <w:r w:rsidRPr="002C389B">
        <w:rPr>
          <w:b/>
          <w:noProof/>
        </w:rPr>
        <w:t>Does using pressure-controlled ventilation to rest respiratory muscles improve sleep in ICU patients?</w:t>
      </w:r>
      <w:r w:rsidRPr="002C389B">
        <w:rPr>
          <w:noProof/>
        </w:rPr>
        <w:t xml:space="preserve"> </w:t>
      </w:r>
      <w:r w:rsidRPr="002C389B">
        <w:rPr>
          <w:i/>
          <w:noProof/>
        </w:rPr>
        <w:t xml:space="preserve">Respir Med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107</w:t>
      </w:r>
      <w:r w:rsidRPr="002C389B">
        <w:rPr>
          <w:noProof/>
        </w:rPr>
        <w:t>(4):534-541.</w:t>
      </w:r>
    </w:p>
    <w:p w14:paraId="0F62CBB6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0.</w:t>
      </w:r>
      <w:r w:rsidRPr="002C389B">
        <w:rPr>
          <w:noProof/>
        </w:rPr>
        <w:tab/>
        <w:t xml:space="preserve">Toublanc B, Rose D, Glérant J-C, Francois G, Mayeux I, Rodenstein D, Jounieaux V: </w:t>
      </w:r>
      <w:r w:rsidRPr="002C389B">
        <w:rPr>
          <w:b/>
          <w:noProof/>
        </w:rPr>
        <w:t>Assist-control ventilation vs. low levels of pressure support ventilation on sleep quality in intubated ICU pati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are Med </w:t>
      </w:r>
      <w:r w:rsidRPr="002C389B">
        <w:rPr>
          <w:noProof/>
        </w:rPr>
        <w:t xml:space="preserve">2007, </w:t>
      </w:r>
      <w:r w:rsidRPr="002C389B">
        <w:rPr>
          <w:b/>
          <w:noProof/>
        </w:rPr>
        <w:t>33</w:t>
      </w:r>
      <w:r w:rsidRPr="002C389B">
        <w:rPr>
          <w:noProof/>
        </w:rPr>
        <w:t>(7):1148-1154.</w:t>
      </w:r>
    </w:p>
    <w:p w14:paraId="45FB8C4B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1.</w:t>
      </w:r>
      <w:r w:rsidRPr="002C389B">
        <w:rPr>
          <w:noProof/>
        </w:rPr>
        <w:tab/>
        <w:t xml:space="preserve">Alexopoulou C, Kondili E, Vakouti E, Klimathianaki M, Prinianakis G, Georgopoulos D: </w:t>
      </w:r>
      <w:r w:rsidRPr="002C389B">
        <w:rPr>
          <w:b/>
          <w:noProof/>
        </w:rPr>
        <w:t>Sleep during proportional-assist ventilation with load-adjustable gain factors in critically ill pati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Intensive Care Med </w:t>
      </w:r>
      <w:r w:rsidRPr="002C389B">
        <w:rPr>
          <w:noProof/>
        </w:rPr>
        <w:t xml:space="preserve">2007, </w:t>
      </w:r>
      <w:r w:rsidRPr="002C389B">
        <w:rPr>
          <w:b/>
          <w:noProof/>
        </w:rPr>
        <w:t>33</w:t>
      </w:r>
      <w:r w:rsidRPr="002C389B">
        <w:rPr>
          <w:noProof/>
        </w:rPr>
        <w:t>(7):1139-1147.</w:t>
      </w:r>
    </w:p>
    <w:p w14:paraId="44084C6C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2.</w:t>
      </w:r>
      <w:r w:rsidRPr="002C389B">
        <w:rPr>
          <w:noProof/>
        </w:rPr>
        <w:tab/>
        <w:t xml:space="preserve">Bosma K, Ferreyra G, Ambrogio C, Pasero D, Mirabella L, Braghiroli A, Appendini L, Mascia L, Ranieri VM: </w:t>
      </w:r>
      <w:r w:rsidRPr="002C389B">
        <w:rPr>
          <w:b/>
          <w:noProof/>
        </w:rPr>
        <w:t>Patient-ventilator interaction and sleep in mechanically ventilated patients: pressure support versus proportional assist ventilation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Med </w:t>
      </w:r>
      <w:r w:rsidRPr="002C389B">
        <w:rPr>
          <w:noProof/>
        </w:rPr>
        <w:t xml:space="preserve">2007, </w:t>
      </w:r>
      <w:r w:rsidRPr="002C389B">
        <w:rPr>
          <w:b/>
          <w:noProof/>
        </w:rPr>
        <w:t>35</w:t>
      </w:r>
      <w:r w:rsidRPr="002C389B">
        <w:rPr>
          <w:noProof/>
        </w:rPr>
        <w:t>(4):1048-1054.</w:t>
      </w:r>
    </w:p>
    <w:p w14:paraId="2EC4DD28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3.</w:t>
      </w:r>
      <w:r w:rsidRPr="002C389B">
        <w:rPr>
          <w:noProof/>
        </w:rPr>
        <w:tab/>
        <w:t xml:space="preserve">Cabello B, Thille AW, Drouot X, Galia F, Mancebo J, d'Ortho M-P, Brochard L: </w:t>
      </w:r>
      <w:r w:rsidRPr="002C389B">
        <w:rPr>
          <w:b/>
          <w:noProof/>
        </w:rPr>
        <w:t>Sleep quality in mechanically ventilated patients: comparison of three ventilatory mode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Med </w:t>
      </w:r>
      <w:r w:rsidRPr="002C389B">
        <w:rPr>
          <w:noProof/>
        </w:rPr>
        <w:t xml:space="preserve">2008, </w:t>
      </w:r>
      <w:r w:rsidRPr="002C389B">
        <w:rPr>
          <w:b/>
          <w:noProof/>
        </w:rPr>
        <w:t>36</w:t>
      </w:r>
      <w:r w:rsidRPr="002C389B">
        <w:rPr>
          <w:noProof/>
        </w:rPr>
        <w:t>(6):1749-1755.</w:t>
      </w:r>
    </w:p>
    <w:p w14:paraId="7DEF6133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lastRenderedPageBreak/>
        <w:t>34.</w:t>
      </w:r>
      <w:r w:rsidRPr="002C389B">
        <w:rPr>
          <w:noProof/>
        </w:rPr>
        <w:tab/>
        <w:t xml:space="preserve">Drouot X, Bridoux A, Thille AW, Roche-Campo F, Cordoba-Izquierdo A, Katsahian S, Brochard L, d'Ortho M-P: </w:t>
      </w:r>
      <w:r w:rsidRPr="002C389B">
        <w:rPr>
          <w:b/>
          <w:noProof/>
        </w:rPr>
        <w:t>Sleep continuity: a new metric to quantify disrupted hypnograms in non-sedated intensive care unit patient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</w:t>
      </w:r>
      <w:r w:rsidRPr="002C389B">
        <w:rPr>
          <w:noProof/>
        </w:rPr>
        <w:t xml:space="preserve">2014, </w:t>
      </w:r>
      <w:r w:rsidRPr="002C389B">
        <w:rPr>
          <w:b/>
          <w:noProof/>
        </w:rPr>
        <w:t>18</w:t>
      </w:r>
      <w:r w:rsidRPr="002C389B">
        <w:rPr>
          <w:noProof/>
        </w:rPr>
        <w:t>(6):628.</w:t>
      </w:r>
    </w:p>
    <w:p w14:paraId="5D688767" w14:textId="77777777" w:rsidR="002C389B" w:rsidRPr="002C389B" w:rsidRDefault="002C389B" w:rsidP="002C389B">
      <w:pPr>
        <w:pStyle w:val="EndNoteBibliography"/>
        <w:ind w:left="720" w:hanging="720"/>
        <w:rPr>
          <w:noProof/>
        </w:rPr>
      </w:pPr>
      <w:r w:rsidRPr="002C389B">
        <w:rPr>
          <w:noProof/>
        </w:rPr>
        <w:t>35.</w:t>
      </w:r>
      <w:r w:rsidRPr="002C389B">
        <w:rPr>
          <w:noProof/>
        </w:rPr>
        <w:tab/>
        <w:t xml:space="preserve">Córdoba-Izquierdo A, Drouot X, Thille AW, Galia F, Roche-Campo F, Schortgen F, Prats-Soro E, Brochard L: </w:t>
      </w:r>
      <w:r w:rsidRPr="002C389B">
        <w:rPr>
          <w:b/>
          <w:noProof/>
        </w:rPr>
        <w:t>Sleep in hypercapnic critical care patients under noninvasive ventilation: conventional versus dedicated ventilators</w:t>
      </w:r>
      <w:r w:rsidRPr="002C389B">
        <w:rPr>
          <w:noProof/>
        </w:rPr>
        <w:t xml:space="preserve">. </w:t>
      </w:r>
      <w:r w:rsidRPr="002C389B">
        <w:rPr>
          <w:i/>
          <w:noProof/>
        </w:rPr>
        <w:t xml:space="preserve">Crit Care Med </w:t>
      </w:r>
      <w:r w:rsidRPr="002C389B">
        <w:rPr>
          <w:noProof/>
        </w:rPr>
        <w:t xml:space="preserve">2013, </w:t>
      </w:r>
      <w:r w:rsidRPr="002C389B">
        <w:rPr>
          <w:b/>
          <w:noProof/>
        </w:rPr>
        <w:t>41</w:t>
      </w:r>
      <w:r w:rsidRPr="002C389B">
        <w:rPr>
          <w:noProof/>
        </w:rPr>
        <w:t>(1):60-68.</w:t>
      </w:r>
    </w:p>
    <w:p w14:paraId="7F48BBB2" w14:textId="7CCCF1E3" w:rsidR="000374FC" w:rsidRPr="00547954" w:rsidRDefault="00A56994">
      <w:pPr>
        <w:rPr>
          <w:rFonts w:ascii="Times New Roman" w:eastAsia="Times New Roman" w:hAnsi="Times New Roman" w:cs="Times New Roman"/>
          <w:color w:val="000000"/>
        </w:rPr>
      </w:pPr>
      <w:r w:rsidRPr="00F74EA4">
        <w:rPr>
          <w:rFonts w:ascii="Times New Roman" w:eastAsia="Times New Roman" w:hAnsi="Times New Roman" w:cs="Times New Roman"/>
          <w:color w:val="000000"/>
        </w:rPr>
        <w:fldChar w:fldCharType="end"/>
      </w:r>
    </w:p>
    <w:sectPr w:rsidR="000374FC" w:rsidRPr="00547954" w:rsidSect="00302864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382&lt;/item&gt;&lt;item&gt;1743&lt;/item&gt;&lt;item&gt;1852&lt;/item&gt;&lt;item&gt;1977&lt;/item&gt;&lt;item&gt;1978&lt;/item&gt;&lt;item&gt;1979&lt;/item&gt;&lt;item&gt;1980&lt;/item&gt;&lt;item&gt;1982&lt;/item&gt;&lt;item&gt;1983&lt;/item&gt;&lt;item&gt;1993&lt;/item&gt;&lt;item&gt;1997&lt;/item&gt;&lt;item&gt;1999&lt;/item&gt;&lt;item&gt;2005&lt;/item&gt;&lt;item&gt;2007&lt;/item&gt;&lt;item&gt;2009&lt;/item&gt;&lt;item&gt;2066&lt;/item&gt;&lt;item&gt;2068&lt;/item&gt;&lt;item&gt;2070&lt;/item&gt;&lt;item&gt;2071&lt;/item&gt;&lt;item&gt;2072&lt;/item&gt;&lt;item&gt;2073&lt;/item&gt;&lt;item&gt;2074&lt;/item&gt;&lt;item&gt;2088&lt;/item&gt;&lt;item&gt;2092&lt;/item&gt;&lt;item&gt;2093&lt;/item&gt;&lt;item&gt;2094&lt;/item&gt;&lt;item&gt;2095&lt;/item&gt;&lt;item&gt;2097&lt;/item&gt;&lt;item&gt;2098&lt;/item&gt;&lt;item&gt;2100&lt;/item&gt;&lt;item&gt;2123&lt;/item&gt;&lt;item&gt;2124&lt;/item&gt;&lt;item&gt;2133&lt;/item&gt;&lt;item&gt;2135&lt;/item&gt;&lt;item&gt;2305&lt;/item&gt;&lt;/record-ids&gt;&lt;/item&gt;&lt;/Libraries&gt;"/>
  </w:docVars>
  <w:rsids>
    <w:rsidRoot w:val="00206842"/>
    <w:rsid w:val="000374FC"/>
    <w:rsid w:val="00062024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557FD"/>
    <w:rsid w:val="0016278C"/>
    <w:rsid w:val="0017102D"/>
    <w:rsid w:val="00175AA3"/>
    <w:rsid w:val="00180F3F"/>
    <w:rsid w:val="001C3253"/>
    <w:rsid w:val="001E676C"/>
    <w:rsid w:val="0020495C"/>
    <w:rsid w:val="00206092"/>
    <w:rsid w:val="00206842"/>
    <w:rsid w:val="0025391E"/>
    <w:rsid w:val="0025734A"/>
    <w:rsid w:val="00272D4B"/>
    <w:rsid w:val="002937BF"/>
    <w:rsid w:val="002A0555"/>
    <w:rsid w:val="002B6F56"/>
    <w:rsid w:val="002C389B"/>
    <w:rsid w:val="002C7912"/>
    <w:rsid w:val="002D0CAD"/>
    <w:rsid w:val="002E1184"/>
    <w:rsid w:val="002F50AF"/>
    <w:rsid w:val="002F773F"/>
    <w:rsid w:val="00302864"/>
    <w:rsid w:val="00337F45"/>
    <w:rsid w:val="00345DDE"/>
    <w:rsid w:val="00364587"/>
    <w:rsid w:val="003801D7"/>
    <w:rsid w:val="00391495"/>
    <w:rsid w:val="00397F9B"/>
    <w:rsid w:val="003A74DD"/>
    <w:rsid w:val="003B3AF7"/>
    <w:rsid w:val="003E74AC"/>
    <w:rsid w:val="00400A03"/>
    <w:rsid w:val="00423063"/>
    <w:rsid w:val="0043017F"/>
    <w:rsid w:val="004716D5"/>
    <w:rsid w:val="004B575E"/>
    <w:rsid w:val="004B7981"/>
    <w:rsid w:val="004D7A60"/>
    <w:rsid w:val="00504D2A"/>
    <w:rsid w:val="00525205"/>
    <w:rsid w:val="00530887"/>
    <w:rsid w:val="00532308"/>
    <w:rsid w:val="00544079"/>
    <w:rsid w:val="00547954"/>
    <w:rsid w:val="005A4EE5"/>
    <w:rsid w:val="005B2D98"/>
    <w:rsid w:val="005C778A"/>
    <w:rsid w:val="005D06F0"/>
    <w:rsid w:val="00610867"/>
    <w:rsid w:val="0066095A"/>
    <w:rsid w:val="0066231F"/>
    <w:rsid w:val="006802AF"/>
    <w:rsid w:val="006B18F4"/>
    <w:rsid w:val="006E4DFD"/>
    <w:rsid w:val="006F155E"/>
    <w:rsid w:val="006F75FD"/>
    <w:rsid w:val="007015DD"/>
    <w:rsid w:val="007131D2"/>
    <w:rsid w:val="0072011C"/>
    <w:rsid w:val="00730CB2"/>
    <w:rsid w:val="00763FE2"/>
    <w:rsid w:val="00783DE7"/>
    <w:rsid w:val="00787CEE"/>
    <w:rsid w:val="00797F7B"/>
    <w:rsid w:val="007B692E"/>
    <w:rsid w:val="007C405F"/>
    <w:rsid w:val="007E39FD"/>
    <w:rsid w:val="007F72FD"/>
    <w:rsid w:val="00805FAD"/>
    <w:rsid w:val="00820449"/>
    <w:rsid w:val="00844096"/>
    <w:rsid w:val="0085598A"/>
    <w:rsid w:val="00874F39"/>
    <w:rsid w:val="008A05CC"/>
    <w:rsid w:val="008D7063"/>
    <w:rsid w:val="00900A28"/>
    <w:rsid w:val="00902336"/>
    <w:rsid w:val="0092104D"/>
    <w:rsid w:val="009C32E2"/>
    <w:rsid w:val="009C6800"/>
    <w:rsid w:val="009E1056"/>
    <w:rsid w:val="009E2CFB"/>
    <w:rsid w:val="009E6DA6"/>
    <w:rsid w:val="009F6221"/>
    <w:rsid w:val="00A261D8"/>
    <w:rsid w:val="00A31115"/>
    <w:rsid w:val="00A37B8F"/>
    <w:rsid w:val="00A56994"/>
    <w:rsid w:val="00A83F38"/>
    <w:rsid w:val="00AA7DFA"/>
    <w:rsid w:val="00AD33E0"/>
    <w:rsid w:val="00B07ED5"/>
    <w:rsid w:val="00B6102A"/>
    <w:rsid w:val="00B642AA"/>
    <w:rsid w:val="00B7045B"/>
    <w:rsid w:val="00BB2891"/>
    <w:rsid w:val="00BD7E02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D03F90"/>
    <w:rsid w:val="00D300D1"/>
    <w:rsid w:val="00D7055A"/>
    <w:rsid w:val="00D73235"/>
    <w:rsid w:val="00D839D3"/>
    <w:rsid w:val="00D9654A"/>
    <w:rsid w:val="00DE7A0F"/>
    <w:rsid w:val="00E320A4"/>
    <w:rsid w:val="00E51125"/>
    <w:rsid w:val="00E705C8"/>
    <w:rsid w:val="00E75477"/>
    <w:rsid w:val="00E91401"/>
    <w:rsid w:val="00E920F6"/>
    <w:rsid w:val="00EF7D73"/>
    <w:rsid w:val="00F1257D"/>
    <w:rsid w:val="00F2570B"/>
    <w:rsid w:val="00F36B28"/>
    <w:rsid w:val="00F37A5E"/>
    <w:rsid w:val="00F42810"/>
    <w:rsid w:val="00F42EB6"/>
    <w:rsid w:val="00F44908"/>
    <w:rsid w:val="00F452EF"/>
    <w:rsid w:val="00F46F56"/>
    <w:rsid w:val="00F74EA4"/>
    <w:rsid w:val="00F86013"/>
    <w:rsid w:val="00F932DE"/>
    <w:rsid w:val="00FE3367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9EB104"/>
  <w15:docId w15:val="{7048C296-F00C-476E-87E8-B2E1D44207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D0CA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A569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699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D14D2C-DD20-4984-B639-486BEEBE4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32</TotalTime>
  <Pages>11</Pages>
  <Words>37772</Words>
  <Characters>217192</Characters>
  <Application>Microsoft Office Word</Application>
  <DocSecurity>0</DocSecurity>
  <Lines>6581</Lines>
  <Paragraphs>17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253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vlin, John</dc:creator>
  <cp:lastModifiedBy>Baeuerlein, Christopher</cp:lastModifiedBy>
  <cp:revision>13</cp:revision>
  <dcterms:created xsi:type="dcterms:W3CDTF">2017-10-11T17:34:00Z</dcterms:created>
  <dcterms:modified xsi:type="dcterms:W3CDTF">2018-06-07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14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